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475323" w14:textId="1559E304" w:rsidR="007F1D3F" w:rsidRPr="008A2C84" w:rsidRDefault="007F1D3F" w:rsidP="00313C6E">
      <w:pPr>
        <w:spacing w:after="160" w:line="259" w:lineRule="auto"/>
      </w:pPr>
      <w:r w:rsidRPr="004E4F6B">
        <w:rPr>
          <w:b/>
        </w:rPr>
        <w:t>Table 1</w:t>
      </w:r>
      <w:r>
        <w:rPr>
          <w:b/>
        </w:rPr>
        <w:t>: Summary Measures of Glycemia</w:t>
      </w:r>
    </w:p>
    <w:tbl>
      <w:tblPr>
        <w:tblStyle w:val="TableGrid"/>
        <w:tblW w:w="0" w:type="auto"/>
        <w:tblLook w:val="04A0" w:firstRow="1" w:lastRow="0" w:firstColumn="1" w:lastColumn="0" w:noHBand="0" w:noVBand="1"/>
      </w:tblPr>
      <w:tblGrid>
        <w:gridCol w:w="4675"/>
        <w:gridCol w:w="4675"/>
      </w:tblGrid>
      <w:tr w:rsidR="007F1D3F" w14:paraId="1599B35E" w14:textId="77777777" w:rsidTr="00EE605D">
        <w:tc>
          <w:tcPr>
            <w:tcW w:w="4675" w:type="dxa"/>
          </w:tcPr>
          <w:p w14:paraId="3D4D1EA9" w14:textId="77777777" w:rsidR="007F1D3F" w:rsidRPr="003F0001" w:rsidRDefault="007F1D3F" w:rsidP="00EE605D">
            <w:pPr>
              <w:widowControl w:val="0"/>
              <w:autoSpaceDE w:val="0"/>
              <w:autoSpaceDN w:val="0"/>
              <w:adjustRightInd w:val="0"/>
              <w:rPr>
                <w:b/>
              </w:rPr>
            </w:pPr>
            <w:r w:rsidRPr="003F0001">
              <w:rPr>
                <w:b/>
              </w:rPr>
              <w:t>CGM Variable</w:t>
            </w:r>
          </w:p>
        </w:tc>
        <w:tc>
          <w:tcPr>
            <w:tcW w:w="4675" w:type="dxa"/>
          </w:tcPr>
          <w:p w14:paraId="529E1508" w14:textId="77777777" w:rsidR="007F1D3F" w:rsidRPr="003F0001" w:rsidRDefault="007F1D3F" w:rsidP="00EE605D">
            <w:pPr>
              <w:widowControl w:val="0"/>
              <w:autoSpaceDE w:val="0"/>
              <w:autoSpaceDN w:val="0"/>
              <w:adjustRightInd w:val="0"/>
              <w:rPr>
                <w:b/>
              </w:rPr>
            </w:pPr>
            <w:r w:rsidRPr="003F0001">
              <w:rPr>
                <w:b/>
              </w:rPr>
              <w:t>Definition</w:t>
            </w:r>
          </w:p>
        </w:tc>
      </w:tr>
      <w:tr w:rsidR="00633378" w14:paraId="0060F79F" w14:textId="77777777" w:rsidTr="00EE605D">
        <w:tc>
          <w:tcPr>
            <w:tcW w:w="4675" w:type="dxa"/>
          </w:tcPr>
          <w:p w14:paraId="5B58A232" w14:textId="0D7D7FE0" w:rsidR="00633378" w:rsidRPr="00633378" w:rsidRDefault="00633378" w:rsidP="00EE605D">
            <w:pPr>
              <w:widowControl w:val="0"/>
              <w:autoSpaceDE w:val="0"/>
              <w:autoSpaceDN w:val="0"/>
              <w:adjustRightInd w:val="0"/>
            </w:pPr>
            <w:proofErr w:type="spellStart"/>
            <w:r w:rsidRPr="00633378">
              <w:t>percent_cgm_wear</w:t>
            </w:r>
            <w:proofErr w:type="spellEnd"/>
          </w:p>
        </w:tc>
        <w:tc>
          <w:tcPr>
            <w:tcW w:w="4675" w:type="dxa"/>
          </w:tcPr>
          <w:p w14:paraId="72534A94" w14:textId="05F2C03C" w:rsidR="00633378" w:rsidRPr="00BF46CF" w:rsidRDefault="00BF46CF" w:rsidP="00EE605D">
            <w:pPr>
              <w:widowControl w:val="0"/>
              <w:autoSpaceDE w:val="0"/>
              <w:autoSpaceDN w:val="0"/>
              <w:adjustRightInd w:val="0"/>
            </w:pPr>
            <w:r>
              <w:t>The number of sensor readings as a percentage of the number of potential readings (given time worn).</w:t>
            </w:r>
          </w:p>
        </w:tc>
      </w:tr>
      <w:tr w:rsidR="00CC3CA4" w14:paraId="1F07F0E7" w14:textId="77777777" w:rsidTr="00EE605D">
        <w:tc>
          <w:tcPr>
            <w:tcW w:w="4675" w:type="dxa"/>
          </w:tcPr>
          <w:p w14:paraId="731AE629" w14:textId="46C159C3" w:rsidR="00CC3CA4" w:rsidRPr="00633378" w:rsidRDefault="00CC3CA4" w:rsidP="00CC3CA4">
            <w:pPr>
              <w:widowControl w:val="0"/>
              <w:autoSpaceDE w:val="0"/>
              <w:autoSpaceDN w:val="0"/>
              <w:adjustRightInd w:val="0"/>
            </w:pPr>
            <w:proofErr w:type="spellStart"/>
            <w:r>
              <w:t>average_sensor</w:t>
            </w:r>
            <w:proofErr w:type="spellEnd"/>
          </w:p>
        </w:tc>
        <w:tc>
          <w:tcPr>
            <w:tcW w:w="4675" w:type="dxa"/>
          </w:tcPr>
          <w:p w14:paraId="69FCB711" w14:textId="029D5C38" w:rsidR="00CC3CA4" w:rsidRDefault="00CC3CA4" w:rsidP="00CC3CA4">
            <w:pPr>
              <w:widowControl w:val="0"/>
              <w:autoSpaceDE w:val="0"/>
              <w:autoSpaceDN w:val="0"/>
              <w:adjustRightInd w:val="0"/>
            </w:pPr>
            <w:r>
              <w:t>Mean of all sensor glucose values</w:t>
            </w:r>
          </w:p>
        </w:tc>
      </w:tr>
      <w:tr w:rsidR="002A723F" w14:paraId="18289441" w14:textId="77777777" w:rsidTr="00EE605D">
        <w:tc>
          <w:tcPr>
            <w:tcW w:w="4675" w:type="dxa"/>
          </w:tcPr>
          <w:p w14:paraId="32C30CDD" w14:textId="75FBBDAA" w:rsidR="002A723F" w:rsidRPr="00CC3CA4" w:rsidRDefault="002A723F" w:rsidP="002A723F">
            <w:pPr>
              <w:widowControl w:val="0"/>
              <w:autoSpaceDE w:val="0"/>
              <w:autoSpaceDN w:val="0"/>
              <w:adjustRightInd w:val="0"/>
            </w:pPr>
            <w:r w:rsidRPr="00CC3CA4">
              <w:t>estimated_a1c</w:t>
            </w:r>
          </w:p>
        </w:tc>
        <w:tc>
          <w:tcPr>
            <w:tcW w:w="4675" w:type="dxa"/>
          </w:tcPr>
          <w:p w14:paraId="7FD13699" w14:textId="30D77085" w:rsidR="002A723F" w:rsidRDefault="002A723F" w:rsidP="002A723F">
            <w:pPr>
              <w:widowControl w:val="0"/>
              <w:autoSpaceDE w:val="0"/>
              <w:autoSpaceDN w:val="0"/>
              <w:adjustRightInd w:val="0"/>
            </w:pPr>
            <w:r>
              <w:t>Estimated HbA1c based on the equation: (46.7 + average glucose</w:t>
            </w:r>
            <w:r w:rsidR="00EB37DB">
              <w:t xml:space="preserve"> in mg/</w:t>
            </w:r>
            <w:proofErr w:type="spellStart"/>
            <w:r w:rsidR="00EB37DB">
              <w:t>dL</w:t>
            </w:r>
            <w:proofErr w:type="spellEnd"/>
            <w:r>
              <w:t>) / 28.7</w:t>
            </w:r>
            <w:r w:rsidR="00C31EA0">
              <w:fldChar w:fldCharType="begin">
                <w:fldData xml:space="preserve">PEVuZE5vdGU+PENpdGU+PEF1dGhvcj5OYXRoYW48L0F1dGhvcj48WWVhcj4yMDA4PC9ZZWFyPjxS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==
</w:fldData>
              </w:fldChar>
            </w:r>
            <w:r w:rsidR="001A2971">
              <w:instrText xml:space="preserve"> ADDIN EN.CITE </w:instrText>
            </w:r>
            <w:r w:rsidR="001A2971">
              <w:fldChar w:fldCharType="begin">
                <w:fldData xml:space="preserve">PEVuZE5vdGU+PENpdGU+PEF1dGhvcj5OYXRoYW48L0F1dGhvcj48WWVhcj4yMDA4PC9ZZWFyPjxS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==
</w:fldData>
              </w:fldChar>
            </w:r>
            <w:r w:rsidR="001A2971">
              <w:instrText xml:space="preserve"> ADDIN EN.CITE.DATA </w:instrText>
            </w:r>
            <w:r w:rsidR="001A2971">
              <w:fldChar w:fldCharType="end"/>
            </w:r>
            <w:r w:rsidR="00C31EA0">
              <w:fldChar w:fldCharType="separate"/>
            </w:r>
            <w:r w:rsidR="001A2971">
              <w:rPr>
                <w:noProof/>
              </w:rPr>
              <w:t>[1]</w:t>
            </w:r>
            <w:r w:rsidR="00C31EA0">
              <w:fldChar w:fldCharType="end"/>
            </w:r>
          </w:p>
        </w:tc>
      </w:tr>
      <w:tr w:rsidR="00A53DBF" w14:paraId="375C1004" w14:textId="77777777" w:rsidTr="00EE605D">
        <w:tc>
          <w:tcPr>
            <w:tcW w:w="4675" w:type="dxa"/>
          </w:tcPr>
          <w:p w14:paraId="280C484A" w14:textId="1999BAD9" w:rsidR="00A53DBF" w:rsidRPr="009D6832" w:rsidRDefault="00A53DBF" w:rsidP="00BD68CD">
            <w:pPr>
              <w:widowControl w:val="0"/>
              <w:autoSpaceDE w:val="0"/>
              <w:autoSpaceDN w:val="0"/>
              <w:adjustRightInd w:val="0"/>
            </w:pPr>
            <w:proofErr w:type="spellStart"/>
            <w:r>
              <w:t>gmi</w:t>
            </w:r>
            <w:proofErr w:type="spellEnd"/>
          </w:p>
        </w:tc>
        <w:tc>
          <w:tcPr>
            <w:tcW w:w="4675" w:type="dxa"/>
          </w:tcPr>
          <w:p w14:paraId="7A3DFE92" w14:textId="5CEB9357" w:rsidR="00A53DBF" w:rsidRDefault="00C308F1" w:rsidP="00BD68CD">
            <w:pPr>
              <w:widowControl w:val="0"/>
              <w:autoSpaceDE w:val="0"/>
              <w:autoSpaceDN w:val="0"/>
              <w:adjustRightInd w:val="0"/>
            </w:pPr>
            <w:r>
              <w:t xml:space="preserve">Glucose management indicator </w:t>
            </w:r>
            <w:r w:rsidR="008F042B">
              <w:t xml:space="preserve">based on the equation: 3.31 + (0.02392 </w:t>
            </w:r>
            <w:r w:rsidR="00EB37DB">
              <w:sym w:font="Symbol" w:char="F0B4"/>
            </w:r>
            <w:r w:rsidR="00EB37DB">
              <w:t xml:space="preserve"> average glucose in mg/</w:t>
            </w:r>
            <w:proofErr w:type="spellStart"/>
            <w:r w:rsidR="00EB37DB">
              <w:t>dL</w:t>
            </w:r>
            <w:proofErr w:type="spellEnd"/>
            <w:r w:rsidR="00EB37DB">
              <w:t>)</w:t>
            </w:r>
            <w:r w:rsidR="004C536E">
              <w:fldChar w:fldCharType="begin" w:fldLock="1"/>
            </w:r>
            <w:r w:rsidR="00F64834">
              <w:instrText>ADDIN CSL_CITATION {"citationItems":[{"id":"ITEM-1","itemData":{"DOI":"10.2337/dc18-1581","ISSN":"0149-5992","PMID":"30224348","abstract":"While A1C is well established as an important risk marker for diabetes complications, with the increasing use of continuous glucose monitoring (CGM) to help facilitate safe and effective diabetes management, it is important to understand how CGM metrics, such as mean glucose, and A1C correlate. Estimated A1C (eA1C) is a measure converting the mean glucose from CGM or self-monitored blood glucose readings, using a formula derived from glucose readings from a population of individuals, into an estimate of a simultaneously measured laboratory A1C. Many patients and clinicians find the eA1C to be a helpful educational tool, but others are often confused or even frustrated if the eA1C and laboratory-measured A1C do not agree. In the U.S., the Food and Drug Administration determined the nomenclature of eA1C needed to change. This led the authors to work toward a multipart solution to facilitate the retention of such a metric, which includes renaming the eA1C the glucose management indicator (GMI) and generating a new formula for converting CGM-derived mean glucose to GMI based on recent clinical trials using the most accurate CGM systems available. The final aspect of ensuring a smooth transition from the old eA1C to the new GMI is providing new CGM analyses and explanations to further understand how to interpret GMI and use it most effectively in clinical practice. This Perspective will address why a new name for eA1C was needed, why GMI was selected as the new name, how GMI is calculated, and how to understand and explain GMI if one chooses to use GMI as a tool in diabetes education or management.","author":[{"dropping-particle":"","family":"Bergenstal","given":"Richard M.","non-dropping-particle":"","parse-names":false,"suffix":""},{"dropping-particle":"","family":"Beck","given":"Roy W.","non-dropping-particle":"","parse-names":false,"suffix":""},{"dropping-particle":"","family":"Close","given":"Kelly L.","non-dropping-particle":"","parse-names":false,"suffix":""},{"dropping-particle":"","family":"Grunberger","given":"George","non-dropping-particle":"","parse-names":false,"suffix":""},{"dropping-particle":"","family":"Sacks","given":"David B.","non-dropping-particle":"","parse-names":false,"suffix":""},{"dropping-particle":"","family":"Kowalski","given":"Aaron","non-dropping-particle":"","parse-names":false,"suffix":""},{"dropping-particle":"","family":"Brown","given":"Adam S.","non-dropping-particle":"","parse-names":false,"suffix":""},{"dropping-particle":"","family":"Heinemann","given":"Lutz","non-dropping-particle":"","parse-names":false,"suffix":""},{"dropping-particle":"","family":"Aleppo","given":"Grazia","non-dropping-particle":"","parse-names":false,"suffix":""},{"dropping-particle":"","family":"Ryan","given":"Donna B.","non-dropping-particle":"","parse-names":false,"suffix":""},{"dropping-particle":"","family":"Riddlesworth","given":"Tonya D.","non-dropping-particle":"","parse-names":false,"suffix":""},{"dropping-particle":"","family":"Cefalu","given":"William T.","non-dropping-particle":"","parse-names":false,"suffix":""}],"container-title":"Diabetes Care","id":"ITEM-1","issue":"November","issued":{"date-parts":[["2018"]]},"page":"dc181581","title":"Glucose Management Indicator (GMI): A New Term for Estimating A1C From Continuous Glucose Monitoring","type":"article-journal","volume":"41"},"uris":["http://www.mendeley.com/documents/?uuid=2116b07f-e526-4fe4-a74c-5571eaa694e4"]}],"mendeley":{"formattedCitation":"&lt;sup&gt;7&lt;/sup&gt;","plainTextFormattedCitation":"7","previouslyFormattedCitation":"&lt;sup&gt;7&lt;/sup&gt;"},"properties":{"noteIndex":0},"schema":"https://github.com/citation-style-language/schema/raw/master/csl-citation.json"}</w:instrText>
            </w:r>
            <w:r w:rsidR="004C536E">
              <w:fldChar w:fldCharType="separate"/>
            </w:r>
            <w:r w:rsidR="00F64834" w:rsidRPr="00F64834">
              <w:rPr>
                <w:noProof/>
                <w:vertAlign w:val="superscript"/>
              </w:rPr>
              <w:t>7</w:t>
            </w:r>
            <w:r w:rsidR="004C536E">
              <w:fldChar w:fldCharType="end"/>
            </w:r>
          </w:p>
        </w:tc>
      </w:tr>
      <w:tr w:rsidR="00BD68CD" w14:paraId="00D57896" w14:textId="77777777" w:rsidTr="00EE605D">
        <w:tc>
          <w:tcPr>
            <w:tcW w:w="4675" w:type="dxa"/>
          </w:tcPr>
          <w:p w14:paraId="000E59FC" w14:textId="084028DD" w:rsidR="00BD68CD" w:rsidRDefault="00BD68CD" w:rsidP="00BD68CD">
            <w:pPr>
              <w:widowControl w:val="0"/>
              <w:autoSpaceDE w:val="0"/>
              <w:autoSpaceDN w:val="0"/>
              <w:adjustRightInd w:val="0"/>
            </w:pPr>
            <w:r w:rsidRPr="009D6832">
              <w:t>q1_sensor</w:t>
            </w:r>
          </w:p>
        </w:tc>
        <w:tc>
          <w:tcPr>
            <w:tcW w:w="4675" w:type="dxa"/>
          </w:tcPr>
          <w:p w14:paraId="419EB6BE" w14:textId="206C6215" w:rsidR="00BD68CD" w:rsidRDefault="00BD68CD" w:rsidP="00BD68CD">
            <w:pPr>
              <w:widowControl w:val="0"/>
              <w:autoSpaceDE w:val="0"/>
              <w:autoSpaceDN w:val="0"/>
              <w:adjustRightInd w:val="0"/>
            </w:pPr>
            <w:r>
              <w:t>First quartile sensor glucose value</w:t>
            </w:r>
          </w:p>
        </w:tc>
      </w:tr>
      <w:tr w:rsidR="00BD68CD" w14:paraId="5D774525" w14:textId="77777777" w:rsidTr="00EE605D">
        <w:tc>
          <w:tcPr>
            <w:tcW w:w="4675" w:type="dxa"/>
          </w:tcPr>
          <w:p w14:paraId="2C3B1AEB" w14:textId="43A48D82" w:rsidR="00BD68CD" w:rsidRPr="009D6832" w:rsidRDefault="00BD68CD" w:rsidP="00BD68CD">
            <w:pPr>
              <w:widowControl w:val="0"/>
              <w:autoSpaceDE w:val="0"/>
              <w:autoSpaceDN w:val="0"/>
              <w:adjustRightInd w:val="0"/>
            </w:pPr>
            <w:proofErr w:type="spellStart"/>
            <w:r>
              <w:t>median_sensor</w:t>
            </w:r>
            <w:proofErr w:type="spellEnd"/>
          </w:p>
        </w:tc>
        <w:tc>
          <w:tcPr>
            <w:tcW w:w="4675" w:type="dxa"/>
          </w:tcPr>
          <w:p w14:paraId="72846DDA" w14:textId="1AD591BD" w:rsidR="00BD68CD" w:rsidRDefault="00BD68CD" w:rsidP="00BD68CD">
            <w:pPr>
              <w:widowControl w:val="0"/>
              <w:autoSpaceDE w:val="0"/>
              <w:autoSpaceDN w:val="0"/>
              <w:adjustRightInd w:val="0"/>
            </w:pPr>
            <w:r>
              <w:t>Median sensor glucose value</w:t>
            </w:r>
          </w:p>
        </w:tc>
      </w:tr>
      <w:tr w:rsidR="00BD68CD" w14:paraId="4585D09F" w14:textId="77777777" w:rsidTr="00EE605D">
        <w:tc>
          <w:tcPr>
            <w:tcW w:w="4675" w:type="dxa"/>
          </w:tcPr>
          <w:p w14:paraId="38F4A3DE" w14:textId="39A14BB0" w:rsidR="00BD68CD" w:rsidRDefault="00BD68CD" w:rsidP="00BD68CD">
            <w:pPr>
              <w:widowControl w:val="0"/>
              <w:autoSpaceDE w:val="0"/>
              <w:autoSpaceDN w:val="0"/>
              <w:adjustRightInd w:val="0"/>
            </w:pPr>
            <w:r>
              <w:t>q3_sensor</w:t>
            </w:r>
          </w:p>
        </w:tc>
        <w:tc>
          <w:tcPr>
            <w:tcW w:w="4675" w:type="dxa"/>
          </w:tcPr>
          <w:p w14:paraId="1C3F5AA9" w14:textId="7BE1764D" w:rsidR="00BD68CD" w:rsidRDefault="00BD68CD" w:rsidP="00BD68CD">
            <w:pPr>
              <w:widowControl w:val="0"/>
              <w:autoSpaceDE w:val="0"/>
              <w:autoSpaceDN w:val="0"/>
              <w:adjustRightInd w:val="0"/>
            </w:pPr>
            <w:r>
              <w:t>Third quartile sensor glucose value</w:t>
            </w:r>
          </w:p>
        </w:tc>
      </w:tr>
      <w:tr w:rsidR="002032EA" w14:paraId="613E0456" w14:textId="77777777" w:rsidTr="00EE605D">
        <w:tc>
          <w:tcPr>
            <w:tcW w:w="4675" w:type="dxa"/>
          </w:tcPr>
          <w:p w14:paraId="73595695" w14:textId="61D2F13F" w:rsidR="002032EA" w:rsidRDefault="002032EA" w:rsidP="002032EA">
            <w:pPr>
              <w:widowControl w:val="0"/>
              <w:autoSpaceDE w:val="0"/>
              <w:autoSpaceDN w:val="0"/>
              <w:adjustRightInd w:val="0"/>
            </w:pPr>
            <w:proofErr w:type="spellStart"/>
            <w:r>
              <w:t>standard_deviation</w:t>
            </w:r>
            <w:proofErr w:type="spellEnd"/>
          </w:p>
        </w:tc>
        <w:tc>
          <w:tcPr>
            <w:tcW w:w="4675" w:type="dxa"/>
          </w:tcPr>
          <w:p w14:paraId="455B7901" w14:textId="747DD985" w:rsidR="002032EA" w:rsidRDefault="002032EA" w:rsidP="002032EA">
            <w:pPr>
              <w:widowControl w:val="0"/>
              <w:autoSpaceDE w:val="0"/>
              <w:autoSpaceDN w:val="0"/>
              <w:adjustRightInd w:val="0"/>
            </w:pPr>
            <w:r>
              <w:t>Standard deviation of all sensor glucose values</w:t>
            </w:r>
          </w:p>
        </w:tc>
      </w:tr>
      <w:tr w:rsidR="002032EA" w14:paraId="4AE42A5C" w14:textId="77777777" w:rsidTr="00EE605D">
        <w:tc>
          <w:tcPr>
            <w:tcW w:w="4675" w:type="dxa"/>
          </w:tcPr>
          <w:p w14:paraId="42A706D7" w14:textId="7F1A01A1" w:rsidR="002032EA" w:rsidRDefault="002032EA" w:rsidP="002032EA">
            <w:pPr>
              <w:widowControl w:val="0"/>
              <w:autoSpaceDE w:val="0"/>
              <w:autoSpaceDN w:val="0"/>
              <w:adjustRightInd w:val="0"/>
            </w:pPr>
            <w:r>
              <w:t>cv</w:t>
            </w:r>
          </w:p>
        </w:tc>
        <w:tc>
          <w:tcPr>
            <w:tcW w:w="4675" w:type="dxa"/>
          </w:tcPr>
          <w:p w14:paraId="1CBE4830" w14:textId="6C7F36A3" w:rsidR="002032EA" w:rsidRDefault="002032EA" w:rsidP="002032EA">
            <w:pPr>
              <w:widowControl w:val="0"/>
              <w:autoSpaceDE w:val="0"/>
              <w:autoSpaceDN w:val="0"/>
              <w:adjustRightInd w:val="0"/>
            </w:pPr>
            <w:r>
              <w:t>Coefficient of variation of all sensor glucose values (SD/mean)</w:t>
            </w:r>
          </w:p>
        </w:tc>
      </w:tr>
      <w:tr w:rsidR="00902288" w14:paraId="4D7F114E" w14:textId="77777777" w:rsidTr="00EE605D">
        <w:tc>
          <w:tcPr>
            <w:tcW w:w="4675" w:type="dxa"/>
          </w:tcPr>
          <w:p w14:paraId="6A9FFB7F" w14:textId="2396FF34" w:rsidR="00902288" w:rsidRDefault="00902288" w:rsidP="00902288">
            <w:pPr>
              <w:widowControl w:val="0"/>
              <w:autoSpaceDE w:val="0"/>
              <w:autoSpaceDN w:val="0"/>
              <w:adjustRightInd w:val="0"/>
            </w:pPr>
            <w:proofErr w:type="spellStart"/>
            <w:r>
              <w:t>min_sensor</w:t>
            </w:r>
            <w:proofErr w:type="spellEnd"/>
          </w:p>
        </w:tc>
        <w:tc>
          <w:tcPr>
            <w:tcW w:w="4675" w:type="dxa"/>
          </w:tcPr>
          <w:p w14:paraId="168027AF" w14:textId="72C9378B" w:rsidR="00902288" w:rsidRDefault="00902288" w:rsidP="00902288">
            <w:pPr>
              <w:widowControl w:val="0"/>
              <w:autoSpaceDE w:val="0"/>
              <w:autoSpaceDN w:val="0"/>
              <w:adjustRightInd w:val="0"/>
            </w:pPr>
            <w:r>
              <w:t>Minimum of all sensor glucose values</w:t>
            </w:r>
          </w:p>
        </w:tc>
      </w:tr>
      <w:tr w:rsidR="00902288" w14:paraId="1ECADDD1" w14:textId="77777777" w:rsidTr="00EE605D">
        <w:tc>
          <w:tcPr>
            <w:tcW w:w="4675" w:type="dxa"/>
          </w:tcPr>
          <w:p w14:paraId="6EE8CE32" w14:textId="67AC66D3" w:rsidR="00902288" w:rsidRDefault="00902288" w:rsidP="00902288">
            <w:pPr>
              <w:widowControl w:val="0"/>
              <w:autoSpaceDE w:val="0"/>
              <w:autoSpaceDN w:val="0"/>
              <w:adjustRightInd w:val="0"/>
            </w:pPr>
            <w:proofErr w:type="spellStart"/>
            <w:r>
              <w:t>max_sensor</w:t>
            </w:r>
            <w:proofErr w:type="spellEnd"/>
          </w:p>
        </w:tc>
        <w:tc>
          <w:tcPr>
            <w:tcW w:w="4675" w:type="dxa"/>
          </w:tcPr>
          <w:p w14:paraId="743B3771" w14:textId="5BF1ACEE" w:rsidR="00902288" w:rsidRDefault="00902288" w:rsidP="00902288">
            <w:pPr>
              <w:widowControl w:val="0"/>
              <w:autoSpaceDE w:val="0"/>
              <w:autoSpaceDN w:val="0"/>
              <w:adjustRightInd w:val="0"/>
            </w:pPr>
            <w:r>
              <w:t>Maximum of all sensor glucose values</w:t>
            </w:r>
          </w:p>
        </w:tc>
      </w:tr>
      <w:tr w:rsidR="00E51911" w14:paraId="71ACC06D" w14:textId="77777777" w:rsidTr="00EE605D">
        <w:tc>
          <w:tcPr>
            <w:tcW w:w="4675" w:type="dxa"/>
          </w:tcPr>
          <w:p w14:paraId="49946C08" w14:textId="4EC8F646" w:rsidR="00E51911" w:rsidRDefault="00E51911" w:rsidP="00E51911">
            <w:pPr>
              <w:widowControl w:val="0"/>
              <w:autoSpaceDE w:val="0"/>
              <w:autoSpaceDN w:val="0"/>
              <w:adjustRightInd w:val="0"/>
            </w:pPr>
            <w:proofErr w:type="spellStart"/>
            <w:r w:rsidRPr="009539B4">
              <w:t>excursions_over</w:t>
            </w:r>
            <w:proofErr w:type="spellEnd"/>
            <w:r w:rsidRPr="009539B4">
              <w:t>_***</w:t>
            </w:r>
          </w:p>
        </w:tc>
        <w:tc>
          <w:tcPr>
            <w:tcW w:w="4675" w:type="dxa"/>
          </w:tcPr>
          <w:p w14:paraId="5E014479" w14:textId="0E9CBF76" w:rsidR="00E51911" w:rsidRDefault="00E51911" w:rsidP="00E51911">
            <w:pPr>
              <w:widowControl w:val="0"/>
              <w:autoSpaceDE w:val="0"/>
              <w:autoSpaceDN w:val="0"/>
              <w:adjustRightInd w:val="0"/>
            </w:pPr>
            <w:r>
              <w:t>The number of local glucose peaks with an amplitude greater than *** mg/</w:t>
            </w:r>
            <w:proofErr w:type="spellStart"/>
            <w:r>
              <w:t>dL</w:t>
            </w:r>
            <w:proofErr w:type="spellEnd"/>
          </w:p>
        </w:tc>
      </w:tr>
      <w:tr w:rsidR="00E51911" w14:paraId="061C7BA4" w14:textId="77777777" w:rsidTr="00EE605D">
        <w:tc>
          <w:tcPr>
            <w:tcW w:w="4675" w:type="dxa"/>
          </w:tcPr>
          <w:p w14:paraId="2E69D827" w14:textId="77777777" w:rsidR="00E51911" w:rsidRPr="009539B4" w:rsidRDefault="00E51911" w:rsidP="00E51911">
            <w:pPr>
              <w:widowControl w:val="0"/>
              <w:autoSpaceDE w:val="0"/>
              <w:autoSpaceDN w:val="0"/>
              <w:adjustRightInd w:val="0"/>
            </w:pPr>
            <w:proofErr w:type="spellStart"/>
            <w:r w:rsidRPr="009539B4">
              <w:t>min_spent_over</w:t>
            </w:r>
            <w:proofErr w:type="spellEnd"/>
            <w:r w:rsidRPr="009539B4">
              <w:t>_***</w:t>
            </w:r>
          </w:p>
          <w:p w14:paraId="117706B8" w14:textId="77777777" w:rsidR="00E51911" w:rsidRPr="009539B4" w:rsidRDefault="00E51911" w:rsidP="00E51911">
            <w:pPr>
              <w:widowControl w:val="0"/>
              <w:autoSpaceDE w:val="0"/>
              <w:autoSpaceDN w:val="0"/>
              <w:adjustRightInd w:val="0"/>
            </w:pPr>
          </w:p>
        </w:tc>
        <w:tc>
          <w:tcPr>
            <w:tcW w:w="4675" w:type="dxa"/>
          </w:tcPr>
          <w:p w14:paraId="1E498914" w14:textId="2D96122E" w:rsidR="00E51911" w:rsidRDefault="00E51911" w:rsidP="00E51911">
            <w:pPr>
              <w:widowControl w:val="0"/>
              <w:autoSpaceDE w:val="0"/>
              <w:autoSpaceDN w:val="0"/>
              <w:adjustRightInd w:val="0"/>
            </w:pPr>
            <w:r>
              <w:t>The total length of time that sensor glucose was at or above *** mg/</w:t>
            </w:r>
            <w:proofErr w:type="spellStart"/>
            <w:r>
              <w:t>dL</w:t>
            </w:r>
            <w:proofErr w:type="spellEnd"/>
          </w:p>
        </w:tc>
      </w:tr>
      <w:tr w:rsidR="00E51911" w14:paraId="1DAF2BE3" w14:textId="77777777" w:rsidTr="00EE605D">
        <w:tc>
          <w:tcPr>
            <w:tcW w:w="4675" w:type="dxa"/>
          </w:tcPr>
          <w:p w14:paraId="63C57936" w14:textId="77777777" w:rsidR="00E51911" w:rsidRPr="009539B4" w:rsidRDefault="00E51911" w:rsidP="00E51911">
            <w:pPr>
              <w:widowControl w:val="0"/>
              <w:autoSpaceDE w:val="0"/>
              <w:autoSpaceDN w:val="0"/>
              <w:adjustRightInd w:val="0"/>
            </w:pPr>
            <w:proofErr w:type="spellStart"/>
            <w:r w:rsidRPr="009539B4">
              <w:t>percent_time_over</w:t>
            </w:r>
            <w:proofErr w:type="spellEnd"/>
            <w:r w:rsidRPr="009539B4">
              <w:t>_***</w:t>
            </w:r>
          </w:p>
          <w:p w14:paraId="438FEF1D" w14:textId="71444985" w:rsidR="00E51911" w:rsidRPr="009539B4" w:rsidRDefault="00E51911" w:rsidP="00E51911">
            <w:pPr>
              <w:widowControl w:val="0"/>
              <w:autoSpaceDE w:val="0"/>
              <w:autoSpaceDN w:val="0"/>
              <w:adjustRightInd w:val="0"/>
            </w:pPr>
          </w:p>
        </w:tc>
        <w:tc>
          <w:tcPr>
            <w:tcW w:w="4675" w:type="dxa"/>
          </w:tcPr>
          <w:p w14:paraId="03D501B5" w14:textId="784AC0DC" w:rsidR="00E51911" w:rsidRDefault="00E51911" w:rsidP="00E51911">
            <w:pPr>
              <w:widowControl w:val="0"/>
              <w:autoSpaceDE w:val="0"/>
              <w:autoSpaceDN w:val="0"/>
              <w:adjustRightInd w:val="0"/>
            </w:pPr>
            <w:r>
              <w:t>Minutes spent above *** mg/</w:t>
            </w:r>
            <w:proofErr w:type="spellStart"/>
            <w:r>
              <w:t>dL</w:t>
            </w:r>
            <w:proofErr w:type="spellEnd"/>
            <w:r>
              <w:t>, as a percentage of the total time CGM was worn</w:t>
            </w:r>
          </w:p>
        </w:tc>
      </w:tr>
      <w:tr w:rsidR="00E51911" w14:paraId="0B4C4A55" w14:textId="77777777" w:rsidTr="00EE605D">
        <w:tc>
          <w:tcPr>
            <w:tcW w:w="4675" w:type="dxa"/>
          </w:tcPr>
          <w:p w14:paraId="66D59E7F" w14:textId="77777777" w:rsidR="00E51911" w:rsidRPr="009539B4" w:rsidRDefault="00E51911" w:rsidP="00E51911">
            <w:pPr>
              <w:widowControl w:val="0"/>
              <w:autoSpaceDE w:val="0"/>
              <w:autoSpaceDN w:val="0"/>
              <w:adjustRightInd w:val="0"/>
            </w:pPr>
            <w:proofErr w:type="spellStart"/>
            <w:r w:rsidRPr="009539B4">
              <w:t>avg_excur_over</w:t>
            </w:r>
            <w:proofErr w:type="spellEnd"/>
            <w:r w:rsidRPr="009539B4">
              <w:t>_***_</w:t>
            </w:r>
            <w:proofErr w:type="spellStart"/>
            <w:r w:rsidRPr="009539B4">
              <w:t>per_day</w:t>
            </w:r>
            <w:proofErr w:type="spellEnd"/>
          </w:p>
          <w:p w14:paraId="78EB88AD" w14:textId="77777777" w:rsidR="00E51911" w:rsidRPr="009539B4" w:rsidRDefault="00E51911" w:rsidP="00E51911">
            <w:pPr>
              <w:widowControl w:val="0"/>
              <w:autoSpaceDE w:val="0"/>
              <w:autoSpaceDN w:val="0"/>
              <w:adjustRightInd w:val="0"/>
            </w:pPr>
          </w:p>
        </w:tc>
        <w:tc>
          <w:tcPr>
            <w:tcW w:w="4675" w:type="dxa"/>
          </w:tcPr>
          <w:p w14:paraId="7EE75246" w14:textId="0A632744" w:rsidR="00E51911" w:rsidRDefault="00E51911" w:rsidP="00E51911">
            <w:pPr>
              <w:widowControl w:val="0"/>
              <w:autoSpaceDE w:val="0"/>
              <w:autoSpaceDN w:val="0"/>
              <w:adjustRightInd w:val="0"/>
            </w:pPr>
            <w:r>
              <w:t>The number of glucose peaks above *** mg/</w:t>
            </w:r>
            <w:proofErr w:type="spellStart"/>
            <w:r>
              <w:t>dL</w:t>
            </w:r>
            <w:proofErr w:type="spellEnd"/>
            <w:r>
              <w:t xml:space="preserve"> averaged per 24-hour period of CGM wear</w:t>
            </w:r>
          </w:p>
        </w:tc>
      </w:tr>
      <w:tr w:rsidR="00E51911" w14:paraId="1D98FCF4" w14:textId="77777777" w:rsidTr="00EE605D">
        <w:tc>
          <w:tcPr>
            <w:tcW w:w="4675" w:type="dxa"/>
          </w:tcPr>
          <w:p w14:paraId="18E618C6" w14:textId="77777777" w:rsidR="00E51911" w:rsidRPr="009539B4" w:rsidRDefault="00E51911" w:rsidP="00E51911">
            <w:pPr>
              <w:widowControl w:val="0"/>
              <w:autoSpaceDE w:val="0"/>
              <w:autoSpaceDN w:val="0"/>
              <w:adjustRightInd w:val="0"/>
            </w:pPr>
            <w:proofErr w:type="spellStart"/>
            <w:r w:rsidRPr="009539B4">
              <w:t>min_spent_under</w:t>
            </w:r>
            <w:proofErr w:type="spellEnd"/>
            <w:r w:rsidRPr="009539B4">
              <w:t>_**</w:t>
            </w:r>
          </w:p>
          <w:p w14:paraId="5EB37DFB" w14:textId="77777777" w:rsidR="00E51911" w:rsidRPr="009539B4" w:rsidRDefault="00E51911" w:rsidP="00E51911">
            <w:pPr>
              <w:widowControl w:val="0"/>
              <w:autoSpaceDE w:val="0"/>
              <w:autoSpaceDN w:val="0"/>
              <w:adjustRightInd w:val="0"/>
            </w:pPr>
          </w:p>
        </w:tc>
        <w:tc>
          <w:tcPr>
            <w:tcW w:w="4675" w:type="dxa"/>
          </w:tcPr>
          <w:p w14:paraId="26F4EF9C" w14:textId="18326000" w:rsidR="00E51911" w:rsidRDefault="00E51911" w:rsidP="00E51911">
            <w:pPr>
              <w:widowControl w:val="0"/>
              <w:autoSpaceDE w:val="0"/>
              <w:autoSpaceDN w:val="0"/>
              <w:adjustRightInd w:val="0"/>
            </w:pPr>
            <w:r>
              <w:t>The total length of time that sensor glucose was at or below ** mg/</w:t>
            </w:r>
            <w:proofErr w:type="spellStart"/>
            <w:r>
              <w:t>dL</w:t>
            </w:r>
            <w:proofErr w:type="spellEnd"/>
          </w:p>
        </w:tc>
      </w:tr>
      <w:tr w:rsidR="00E51911" w14:paraId="1F58D479" w14:textId="77777777" w:rsidTr="00EE605D">
        <w:tc>
          <w:tcPr>
            <w:tcW w:w="4675" w:type="dxa"/>
          </w:tcPr>
          <w:p w14:paraId="5F999173" w14:textId="77777777" w:rsidR="00E51911" w:rsidRPr="009539B4" w:rsidRDefault="00E51911" w:rsidP="00E51911">
            <w:pPr>
              <w:widowControl w:val="0"/>
              <w:autoSpaceDE w:val="0"/>
              <w:autoSpaceDN w:val="0"/>
              <w:adjustRightInd w:val="0"/>
            </w:pPr>
            <w:proofErr w:type="spellStart"/>
            <w:r w:rsidRPr="009539B4">
              <w:t>percent_time_under</w:t>
            </w:r>
            <w:proofErr w:type="spellEnd"/>
            <w:r w:rsidRPr="009539B4">
              <w:t>_**</w:t>
            </w:r>
          </w:p>
          <w:p w14:paraId="1BBC000A" w14:textId="77777777" w:rsidR="00E51911" w:rsidRPr="009539B4" w:rsidRDefault="00E51911" w:rsidP="00E51911">
            <w:pPr>
              <w:widowControl w:val="0"/>
              <w:autoSpaceDE w:val="0"/>
              <w:autoSpaceDN w:val="0"/>
              <w:adjustRightInd w:val="0"/>
            </w:pPr>
          </w:p>
        </w:tc>
        <w:tc>
          <w:tcPr>
            <w:tcW w:w="4675" w:type="dxa"/>
          </w:tcPr>
          <w:p w14:paraId="165A4013" w14:textId="0FE33E9E" w:rsidR="00E51911" w:rsidRDefault="00E51911" w:rsidP="00E51911">
            <w:pPr>
              <w:widowControl w:val="0"/>
              <w:autoSpaceDE w:val="0"/>
              <w:autoSpaceDN w:val="0"/>
              <w:adjustRightInd w:val="0"/>
            </w:pPr>
            <w:r>
              <w:t>Minutes spent below ** mg/</w:t>
            </w:r>
            <w:proofErr w:type="spellStart"/>
            <w:r>
              <w:t>dL</w:t>
            </w:r>
            <w:proofErr w:type="spellEnd"/>
            <w:r>
              <w:t>, as a percentage of the total time CGM was worn</w:t>
            </w:r>
          </w:p>
        </w:tc>
      </w:tr>
      <w:tr w:rsidR="004C536E" w14:paraId="74B45726" w14:textId="77777777" w:rsidTr="00EE605D">
        <w:tc>
          <w:tcPr>
            <w:tcW w:w="4675" w:type="dxa"/>
          </w:tcPr>
          <w:p w14:paraId="35CB0086" w14:textId="7A995D9C" w:rsidR="004C536E" w:rsidRPr="009539B4" w:rsidRDefault="00BF075E" w:rsidP="00F924D7">
            <w:pPr>
              <w:widowControl w:val="0"/>
              <w:autoSpaceDE w:val="0"/>
              <w:autoSpaceDN w:val="0"/>
              <w:adjustRightInd w:val="0"/>
            </w:pPr>
            <w:r w:rsidRPr="00BF075E">
              <w:t>min_spent_70_180</w:t>
            </w:r>
          </w:p>
        </w:tc>
        <w:tc>
          <w:tcPr>
            <w:tcW w:w="4675" w:type="dxa"/>
          </w:tcPr>
          <w:p w14:paraId="47DFEDD8" w14:textId="4B77F509" w:rsidR="004C536E" w:rsidRDefault="00BF075E" w:rsidP="00F924D7">
            <w:pPr>
              <w:widowControl w:val="0"/>
              <w:autoSpaceDE w:val="0"/>
              <w:autoSpaceDN w:val="0"/>
              <w:adjustRightInd w:val="0"/>
            </w:pPr>
            <w:r>
              <w:t>Minutes spent in the range 70 – 180 mg/</w:t>
            </w:r>
            <w:proofErr w:type="spellStart"/>
            <w:r>
              <w:t>dL</w:t>
            </w:r>
            <w:proofErr w:type="spellEnd"/>
            <w:r>
              <w:t xml:space="preserve"> (inclusive)</w:t>
            </w:r>
          </w:p>
        </w:tc>
      </w:tr>
      <w:tr w:rsidR="00BF075E" w14:paraId="2DCA70B0" w14:textId="77777777" w:rsidTr="00EE605D">
        <w:tc>
          <w:tcPr>
            <w:tcW w:w="4675" w:type="dxa"/>
          </w:tcPr>
          <w:p w14:paraId="50C03185" w14:textId="65A6FB31" w:rsidR="00BF075E" w:rsidRPr="009539B4" w:rsidRDefault="00BF075E" w:rsidP="00F924D7">
            <w:pPr>
              <w:widowControl w:val="0"/>
              <w:autoSpaceDE w:val="0"/>
              <w:autoSpaceDN w:val="0"/>
              <w:adjustRightInd w:val="0"/>
            </w:pPr>
            <w:r w:rsidRPr="00BF075E">
              <w:t>percent_time_70_180</w:t>
            </w:r>
          </w:p>
        </w:tc>
        <w:tc>
          <w:tcPr>
            <w:tcW w:w="4675" w:type="dxa"/>
          </w:tcPr>
          <w:p w14:paraId="78389574" w14:textId="0329CBE3" w:rsidR="00BF075E" w:rsidRDefault="00F5468E" w:rsidP="00F924D7">
            <w:pPr>
              <w:widowControl w:val="0"/>
              <w:autoSpaceDE w:val="0"/>
              <w:autoSpaceDN w:val="0"/>
              <w:adjustRightInd w:val="0"/>
            </w:pPr>
            <w:r>
              <w:t>Minutes spent in the range 70 – 180 mg/</w:t>
            </w:r>
            <w:proofErr w:type="spellStart"/>
            <w:r>
              <w:t>dL</w:t>
            </w:r>
            <w:proofErr w:type="spellEnd"/>
            <w:r>
              <w:t xml:space="preserve"> (inclusive), as a percentage of the total time CGM was worn</w:t>
            </w:r>
          </w:p>
        </w:tc>
      </w:tr>
      <w:tr w:rsidR="00F924D7" w14:paraId="3767D40F" w14:textId="77777777" w:rsidTr="00EE605D">
        <w:tc>
          <w:tcPr>
            <w:tcW w:w="4675" w:type="dxa"/>
          </w:tcPr>
          <w:p w14:paraId="57BA3727" w14:textId="77777777" w:rsidR="00F924D7" w:rsidRPr="009539B4" w:rsidRDefault="00F924D7" w:rsidP="00F924D7">
            <w:pPr>
              <w:widowControl w:val="0"/>
              <w:autoSpaceDE w:val="0"/>
              <w:autoSpaceDN w:val="0"/>
              <w:adjustRightInd w:val="0"/>
            </w:pPr>
            <w:r w:rsidRPr="009539B4">
              <w:t>daytime_***</w:t>
            </w:r>
          </w:p>
          <w:p w14:paraId="2EBAA0B4" w14:textId="77777777" w:rsidR="00F924D7" w:rsidRPr="009539B4" w:rsidRDefault="00F924D7" w:rsidP="00F924D7">
            <w:pPr>
              <w:widowControl w:val="0"/>
              <w:autoSpaceDE w:val="0"/>
              <w:autoSpaceDN w:val="0"/>
              <w:adjustRightInd w:val="0"/>
            </w:pPr>
          </w:p>
        </w:tc>
        <w:tc>
          <w:tcPr>
            <w:tcW w:w="4675" w:type="dxa"/>
          </w:tcPr>
          <w:p w14:paraId="48B3DE66" w14:textId="7AF33E4D" w:rsidR="00F924D7" w:rsidRDefault="00F924D7" w:rsidP="00F924D7">
            <w:pPr>
              <w:widowControl w:val="0"/>
              <w:autoSpaceDE w:val="0"/>
              <w:autoSpaceDN w:val="0"/>
              <w:adjustRightInd w:val="0"/>
            </w:pPr>
            <w:r>
              <w:t xml:space="preserve">*** of all sensor glucose values during </w:t>
            </w:r>
            <w:r w:rsidR="00784613">
              <w:t>specified daytime hours</w:t>
            </w:r>
          </w:p>
        </w:tc>
      </w:tr>
      <w:tr w:rsidR="00F924D7" w14:paraId="24274D82" w14:textId="77777777" w:rsidTr="00EE605D">
        <w:tc>
          <w:tcPr>
            <w:tcW w:w="4675" w:type="dxa"/>
          </w:tcPr>
          <w:p w14:paraId="1BF458D3" w14:textId="77777777" w:rsidR="00F924D7" w:rsidRPr="009539B4" w:rsidRDefault="00F924D7" w:rsidP="00F924D7">
            <w:pPr>
              <w:widowControl w:val="0"/>
              <w:autoSpaceDE w:val="0"/>
              <w:autoSpaceDN w:val="0"/>
              <w:adjustRightInd w:val="0"/>
            </w:pPr>
            <w:r w:rsidRPr="009539B4">
              <w:t>nighttime_***</w:t>
            </w:r>
          </w:p>
          <w:p w14:paraId="34241989" w14:textId="77777777" w:rsidR="00F924D7" w:rsidRPr="009539B4" w:rsidRDefault="00F924D7" w:rsidP="00F924D7">
            <w:pPr>
              <w:widowControl w:val="0"/>
              <w:autoSpaceDE w:val="0"/>
              <w:autoSpaceDN w:val="0"/>
              <w:adjustRightInd w:val="0"/>
            </w:pPr>
          </w:p>
        </w:tc>
        <w:tc>
          <w:tcPr>
            <w:tcW w:w="4675" w:type="dxa"/>
          </w:tcPr>
          <w:p w14:paraId="67F459D6" w14:textId="73F6E5A7" w:rsidR="00F924D7" w:rsidRDefault="00F924D7" w:rsidP="00F924D7">
            <w:pPr>
              <w:widowControl w:val="0"/>
              <w:autoSpaceDE w:val="0"/>
              <w:autoSpaceDN w:val="0"/>
              <w:adjustRightInd w:val="0"/>
            </w:pPr>
            <w:r>
              <w:t xml:space="preserve">*** of all sensor glucose values </w:t>
            </w:r>
            <w:r w:rsidR="00784613">
              <w:t>during specified nighttime hours</w:t>
            </w:r>
          </w:p>
        </w:tc>
      </w:tr>
      <w:tr w:rsidR="00F924D7" w14:paraId="5A3F8E90" w14:textId="77777777" w:rsidTr="00EE605D">
        <w:tc>
          <w:tcPr>
            <w:tcW w:w="4675" w:type="dxa"/>
          </w:tcPr>
          <w:p w14:paraId="7C3AB7E2" w14:textId="534D22B9" w:rsidR="00F924D7" w:rsidRPr="009539B4" w:rsidRDefault="00F924D7" w:rsidP="00F924D7">
            <w:pPr>
              <w:widowControl w:val="0"/>
              <w:autoSpaceDE w:val="0"/>
              <w:autoSpaceDN w:val="0"/>
              <w:adjustRightInd w:val="0"/>
            </w:pPr>
            <w:proofErr w:type="spellStart"/>
            <w:r w:rsidRPr="009539B4">
              <w:t>auc</w:t>
            </w:r>
            <w:proofErr w:type="spellEnd"/>
          </w:p>
        </w:tc>
        <w:tc>
          <w:tcPr>
            <w:tcW w:w="4675" w:type="dxa"/>
          </w:tcPr>
          <w:p w14:paraId="73AD4BBD" w14:textId="5139E913" w:rsidR="00F924D7" w:rsidRDefault="00F924D7" w:rsidP="00F924D7">
            <w:pPr>
              <w:widowControl w:val="0"/>
              <w:autoSpaceDE w:val="0"/>
              <w:autoSpaceDN w:val="0"/>
              <w:adjustRightInd w:val="0"/>
            </w:pPr>
            <w:r>
              <w:t>Approximate area under the sensor glucose curve, calculated using the trapezoidal rule</w:t>
            </w:r>
          </w:p>
        </w:tc>
      </w:tr>
      <w:tr w:rsidR="00962731" w14:paraId="016A8D15" w14:textId="77777777" w:rsidTr="00EE605D">
        <w:tc>
          <w:tcPr>
            <w:tcW w:w="4675" w:type="dxa"/>
          </w:tcPr>
          <w:p w14:paraId="28255A40" w14:textId="58062FF9" w:rsidR="00962731" w:rsidRPr="009539B4" w:rsidRDefault="00962731" w:rsidP="00F924D7">
            <w:pPr>
              <w:widowControl w:val="0"/>
              <w:autoSpaceDE w:val="0"/>
              <w:autoSpaceDN w:val="0"/>
              <w:adjustRightInd w:val="0"/>
            </w:pPr>
            <w:proofErr w:type="spellStart"/>
            <w:r>
              <w:t>r_mage</w:t>
            </w:r>
            <w:proofErr w:type="spellEnd"/>
          </w:p>
        </w:tc>
        <w:tc>
          <w:tcPr>
            <w:tcW w:w="4675" w:type="dxa"/>
          </w:tcPr>
          <w:p w14:paraId="3C040618" w14:textId="15646832" w:rsidR="00962731" w:rsidRDefault="0049614C" w:rsidP="00F924D7">
            <w:pPr>
              <w:widowControl w:val="0"/>
              <w:autoSpaceDE w:val="0"/>
              <w:autoSpaceDN w:val="0"/>
              <w:adjustRightInd w:val="0"/>
            </w:pPr>
            <w:r>
              <w:t xml:space="preserve">MAGE calculated according to </w:t>
            </w:r>
            <w:proofErr w:type="spellStart"/>
            <w:r>
              <w:t>Baghurst’s</w:t>
            </w:r>
            <w:proofErr w:type="spellEnd"/>
            <w:r>
              <w:t xml:space="preserve"> algorithm</w:t>
            </w:r>
          </w:p>
        </w:tc>
      </w:tr>
      <w:tr w:rsidR="007C70D5" w14:paraId="14C9C4C6" w14:textId="77777777" w:rsidTr="00EE605D">
        <w:tc>
          <w:tcPr>
            <w:tcW w:w="4675" w:type="dxa"/>
          </w:tcPr>
          <w:p w14:paraId="45775DBB" w14:textId="396410FF" w:rsidR="007C70D5" w:rsidRDefault="007C70D5" w:rsidP="00F924D7">
            <w:pPr>
              <w:widowControl w:val="0"/>
              <w:autoSpaceDE w:val="0"/>
              <w:autoSpaceDN w:val="0"/>
              <w:adjustRightInd w:val="0"/>
            </w:pPr>
            <w:proofErr w:type="spellStart"/>
            <w:r>
              <w:lastRenderedPageBreak/>
              <w:t>j_index</w:t>
            </w:r>
            <w:proofErr w:type="spellEnd"/>
          </w:p>
        </w:tc>
        <w:tc>
          <w:tcPr>
            <w:tcW w:w="4675" w:type="dxa"/>
          </w:tcPr>
          <w:p w14:paraId="0F5396B8" w14:textId="312C715A" w:rsidR="007C70D5" w:rsidRPr="00783615" w:rsidRDefault="00777D26" w:rsidP="00F924D7">
            <w:pPr>
              <w:widowControl w:val="0"/>
              <w:autoSpaceDE w:val="0"/>
              <w:autoSpaceDN w:val="0"/>
              <w:adjustRightInd w:val="0"/>
            </w:pPr>
            <w:r>
              <w:t xml:space="preserve">Calculated based on the equation: 0.324 </w:t>
            </w:r>
            <w:r>
              <w:sym w:font="Symbol" w:char="F0B4"/>
            </w:r>
            <w:r>
              <w:t xml:space="preserve"> (average glucose in mg/</w:t>
            </w:r>
            <w:proofErr w:type="spellStart"/>
            <w:r>
              <w:t>dL</w:t>
            </w:r>
            <w:proofErr w:type="spellEnd"/>
            <w:r>
              <w:t xml:space="preserve"> + standard deviation of glucose levels)</w:t>
            </w:r>
            <w:r w:rsidR="00EA7057">
              <w:t>^2</w:t>
            </w:r>
            <w:r w:rsidR="00AE7CB2">
              <w:fldChar w:fldCharType="begin" w:fldLock="1"/>
            </w:r>
            <w:r w:rsidR="00AE7CB2">
              <w:instrText>ADDIN CSL_CITATION {"citationItems":[{"id":"ITEM-1","itemData":{"DOI":"10.1089/dia.2005.7.253","ISBN":"1520-9156 (Print)\\r1520-9156 (Linking)","ISSN":"1520-9156","PMID":"15857227","abstract":"BACKGROUND: Various methodologies have been proposed for analysis of continuous glucose measurements. These methods have mainly focused on the proportion of low or high glucose readings and have not attempted to analyze other dimensions of the data obtained. This study proposes an algorithm for analysis of continuous glucose data including a novel method of assessing glycemic variability. METHODS: Mean blood glucose and mean of daily differences (MODD) assessed the degree that the Continuous Glucose Monitoring System (CGMS, Medtronic MiniMed, Northridge, CA) trace was representative of the 3-month glycemic pattern. Percentages of times in low, normal, and high glucose ranges were used to assess marked glycemic excursion. Continuous overall net glycemic action (CONGA), a novel method developed by the authors, assessed intra-day glycemic variability. These methods were applied to 10 CGMS traces chosen randomly from those completed by children with type 1 diabetes from the Royal Children's Hospital, Melbourne, Victoria, Australia and 10 traces recorded by healthy volunteer controls. RESULTS: The healthy controls had lower values for mean blood glucose, MODD, and CONGA. Patients with diabetes had higher percentages of time spent in high and low glucose ranges. There was no overlap between the CONGA values for patients with diabetes and for controls, and the difference between controls and patients with diabetes increased markedly as the CONGA time period increased. CONCLUSIONS: We advocate an approach to the analysis of CGMS data based upon a hierarchy of relevant clinical questions alluding to the representative nature of the data, the amount of time spent in glycemic excursions, and the degree of glycemic variation. Integrated use of these algorithms distinguishes between various patterns of glycemic control in those with and without diabetes.","author":[{"dropping-particle":"","family":"McDonnell","given":"C.M.","non-dropping-particle":"","parse-names":false,"suffix":""},{"dropping-particle":"","family":"Donath","given":"S.M.","non-dropping-particle":"","parse-names":false,"suffix":""},{"dropping-particle":"","family":"Vidmar","given":"S.I.","non-dropping-particle":"","parse-names":false,"suffix":""},{"dropping-particle":"","family":"Werther","given":"G.A.","non-dropping-particle":"","parse-names":false,"suffix":""},{"dropping-particle":"","family":"Cameron","given":"F.J.","non-dropping-particle":"","parse-names":false,"suffix":""}],"container-title":"Diabetes Technology &amp; Therapeutics","id":"ITEM-1","issue":"2","issued":{"date-parts":[["2005"]]},"page":"253-263","title":"A Novel Approach to Continuous Glucose Analysis Utilizing Glycemic Variation","type":"article-journal","volume":"7"},"uris":["http://www.mendeley.com/documents/?uuid=78849269-8d52-4ad4-86ba-652408d26ac3"]}],"mendeley":{"formattedCitation":"&lt;sup&gt;11&lt;/sup&gt;","plainTextFormattedCitation":"11"},"properties":{"noteIndex":0},"schema":"https://github.com/citation-style-language/schema/raw/master/csl-citation.json"}</w:instrText>
            </w:r>
            <w:r w:rsidR="00AE7CB2">
              <w:fldChar w:fldCharType="separate"/>
            </w:r>
            <w:r w:rsidR="00AE7CB2" w:rsidRPr="00AE7CB2">
              <w:rPr>
                <w:noProof/>
                <w:vertAlign w:val="superscript"/>
              </w:rPr>
              <w:t>11</w:t>
            </w:r>
            <w:r w:rsidR="00AE7CB2">
              <w:fldChar w:fldCharType="end"/>
            </w:r>
          </w:p>
        </w:tc>
      </w:tr>
      <w:tr w:rsidR="007C70D5" w14:paraId="3C747E5C" w14:textId="77777777" w:rsidTr="00EE605D">
        <w:tc>
          <w:tcPr>
            <w:tcW w:w="4675" w:type="dxa"/>
          </w:tcPr>
          <w:p w14:paraId="1ADE026C" w14:textId="57A9F994" w:rsidR="007C70D5" w:rsidRDefault="00783615" w:rsidP="00F924D7">
            <w:pPr>
              <w:widowControl w:val="0"/>
              <w:autoSpaceDE w:val="0"/>
              <w:autoSpaceDN w:val="0"/>
              <w:adjustRightInd w:val="0"/>
            </w:pPr>
            <w:r>
              <w:t>conga</w:t>
            </w:r>
          </w:p>
        </w:tc>
        <w:tc>
          <w:tcPr>
            <w:tcW w:w="4675" w:type="dxa"/>
          </w:tcPr>
          <w:p w14:paraId="520F9FDB" w14:textId="0FB02A0C" w:rsidR="007C70D5" w:rsidRDefault="00783615" w:rsidP="00F924D7">
            <w:pPr>
              <w:widowControl w:val="0"/>
              <w:autoSpaceDE w:val="0"/>
              <w:autoSpaceDN w:val="0"/>
              <w:adjustRightInd w:val="0"/>
            </w:pPr>
            <w:r>
              <w:t>Continuous overall net glycemic action</w:t>
            </w:r>
            <w:r w:rsidR="00F37D27">
              <w:t>, default n = 1 hour</w:t>
            </w:r>
            <w:r w:rsidR="0094120E">
              <w:fldChar w:fldCharType="begin" w:fldLock="1"/>
            </w:r>
            <w:r w:rsidR="00AE7CB2">
              <w:instrText>ADDIN CSL_CITATION {"citationItems":[{"id":"ITEM-1","itemData":{"DOI":"10.1089/dia.2005.7.253","ISBN":"1520-9156 (Print)\\r1520-9156 (Linking)","ISSN":"1520-9156","PMID":"15857227","abstract":"BACKGROUND: Various methodologies have been proposed for analysis of continuous glucose measurements. These methods have mainly focused on the proportion of low or high glucose readings and have not attempted to analyze other dimensions of the data obtained. This study proposes an algorithm for analysis of continuous glucose data including a novel method of assessing glycemic variability. METHODS: Mean blood glucose and mean of daily differences (MODD) assessed the degree that the Continuous Glucose Monitoring System (CGMS, Medtronic MiniMed, Northridge, CA) trace was representative of the 3-month glycemic pattern. Percentages of times in low, normal, and high glucose ranges were used to assess marked glycemic excursion. Continuous overall net glycemic action (CONGA), a novel method developed by the authors, assessed intra-day glycemic variability. These methods were applied to 10 CGMS traces chosen randomly from those completed by children with type 1 diabetes from the Royal Children's Hospital, Melbourne, Victoria, Australia and 10 traces recorded by healthy volunteer controls. RESULTS: The healthy controls had lower values for mean blood glucose, MODD, and CONGA. Patients with diabetes had higher percentages of time spent in high and low glucose ranges. There was no overlap between the CONGA values for patients with diabetes and for controls, and the difference between controls and patients with diabetes increased markedly as the CONGA time period increased. CONCLUSIONS: We advocate an approach to the analysis of CGMS data based upon a hierarchy of relevant clinical questions alluding to the representative nature of the data, the amount of time spent in glycemic excursions, and the degree of glycemic variation. Integrated use of these algorithms distinguishes between various patterns of glycemic control in those with and without diabetes.","author":[{"dropping-particle":"","family":"McDonnell","given":"C.M.","non-dropping-particle":"","parse-names":false,"suffix":""},{"dropping-particle":"","family":"Donath","given":"S.M.","non-dropping-particle":"","parse-names":false,"suffix":""},{"dropping-particle":"","family":"Vidmar","given":"S.I.","non-dropping-particle":"","parse-names":false,"suffix":""},{"dropping-particle":"","family":"Werther","given":"G.A.","non-dropping-particle":"","parse-names":false,"suffix":""},{"dropping-particle":"","family":"Cameron","given":"F.J.","non-dropping-particle":"","parse-names":false,"suffix":""}],"container-title":"Diabetes Technology &amp; Therapeutics","id":"ITEM-1","issue":"2","issued":{"date-parts":[["2005"]]},"page":"253-263","title":"A Novel Approach to Continuous Glucose Analysis Utilizing Glycemic Variation","type":"article-journal","volume":"7"},"uris":["http://www.mendeley.com/documents/?uuid=78849269-8d52-4ad4-86ba-652408d26ac3"]}],"mendeley":{"formattedCitation":"&lt;sup&gt;11&lt;/sup&gt;","plainTextFormattedCitation":"11","previouslyFormattedCitation":"&lt;sup&gt;11&lt;/sup&gt;"},"properties":{"noteIndex":0},"schema":"https://github.com/citation-style-language/schema/raw/master/csl-citation.json"}</w:instrText>
            </w:r>
            <w:r w:rsidR="0094120E">
              <w:fldChar w:fldCharType="separate"/>
            </w:r>
            <w:r w:rsidR="0094120E" w:rsidRPr="0094120E">
              <w:rPr>
                <w:noProof/>
                <w:vertAlign w:val="superscript"/>
              </w:rPr>
              <w:t>11</w:t>
            </w:r>
            <w:r w:rsidR="0094120E">
              <w:fldChar w:fldCharType="end"/>
            </w:r>
          </w:p>
        </w:tc>
      </w:tr>
      <w:tr w:rsidR="006F501F" w14:paraId="1480893F" w14:textId="77777777" w:rsidTr="00EE605D">
        <w:tc>
          <w:tcPr>
            <w:tcW w:w="4675" w:type="dxa"/>
          </w:tcPr>
          <w:p w14:paraId="30B515E5" w14:textId="4FB930BB" w:rsidR="006F501F" w:rsidRDefault="006F501F" w:rsidP="00F924D7">
            <w:pPr>
              <w:widowControl w:val="0"/>
              <w:autoSpaceDE w:val="0"/>
              <w:autoSpaceDN w:val="0"/>
              <w:adjustRightInd w:val="0"/>
            </w:pPr>
            <w:proofErr w:type="spellStart"/>
            <w:r>
              <w:t>modd</w:t>
            </w:r>
            <w:proofErr w:type="spellEnd"/>
          </w:p>
        </w:tc>
        <w:tc>
          <w:tcPr>
            <w:tcW w:w="4675" w:type="dxa"/>
          </w:tcPr>
          <w:p w14:paraId="2E15C703" w14:textId="125EAF51" w:rsidR="006F501F" w:rsidRDefault="006F501F" w:rsidP="00F924D7">
            <w:pPr>
              <w:widowControl w:val="0"/>
              <w:autoSpaceDE w:val="0"/>
              <w:autoSpaceDN w:val="0"/>
              <w:adjustRightInd w:val="0"/>
            </w:pPr>
            <w:r>
              <w:t>Mean of daily differences</w:t>
            </w:r>
          </w:p>
        </w:tc>
      </w:tr>
      <w:tr w:rsidR="00AF7AD6" w14:paraId="6092085E" w14:textId="77777777" w:rsidTr="00EE605D">
        <w:tc>
          <w:tcPr>
            <w:tcW w:w="4675" w:type="dxa"/>
          </w:tcPr>
          <w:p w14:paraId="4795D93A" w14:textId="52A5E423" w:rsidR="00AF7AD6" w:rsidRDefault="00AF7AD6" w:rsidP="00F924D7">
            <w:pPr>
              <w:widowControl w:val="0"/>
              <w:autoSpaceDE w:val="0"/>
              <w:autoSpaceDN w:val="0"/>
              <w:adjustRightInd w:val="0"/>
            </w:pPr>
            <w:proofErr w:type="spellStart"/>
            <w:r>
              <w:t>lbgi</w:t>
            </w:r>
            <w:proofErr w:type="spellEnd"/>
          </w:p>
        </w:tc>
        <w:tc>
          <w:tcPr>
            <w:tcW w:w="4675" w:type="dxa"/>
          </w:tcPr>
          <w:p w14:paraId="5ABB5AAA" w14:textId="4A7D92C2" w:rsidR="00AF7AD6" w:rsidRDefault="00AF7AD6" w:rsidP="00F924D7">
            <w:pPr>
              <w:widowControl w:val="0"/>
              <w:autoSpaceDE w:val="0"/>
              <w:autoSpaceDN w:val="0"/>
              <w:adjustRightInd w:val="0"/>
            </w:pPr>
            <w:r>
              <w:t>Low blood glucose index</w:t>
            </w:r>
          </w:p>
        </w:tc>
      </w:tr>
      <w:tr w:rsidR="00AF7AD6" w14:paraId="1E6D2B31" w14:textId="77777777" w:rsidTr="00EE605D">
        <w:tc>
          <w:tcPr>
            <w:tcW w:w="4675" w:type="dxa"/>
          </w:tcPr>
          <w:p w14:paraId="10897718" w14:textId="210CE1EA" w:rsidR="00AF7AD6" w:rsidRDefault="00AF7AD6" w:rsidP="00F924D7">
            <w:pPr>
              <w:widowControl w:val="0"/>
              <w:autoSpaceDE w:val="0"/>
              <w:autoSpaceDN w:val="0"/>
              <w:adjustRightInd w:val="0"/>
            </w:pPr>
            <w:proofErr w:type="spellStart"/>
            <w:r>
              <w:t>hbgi</w:t>
            </w:r>
            <w:proofErr w:type="spellEnd"/>
          </w:p>
        </w:tc>
        <w:tc>
          <w:tcPr>
            <w:tcW w:w="4675" w:type="dxa"/>
          </w:tcPr>
          <w:p w14:paraId="04AA9044" w14:textId="3F11F0A3" w:rsidR="00AF7AD6" w:rsidRDefault="00AF7AD6" w:rsidP="00F924D7">
            <w:pPr>
              <w:widowControl w:val="0"/>
              <w:autoSpaceDE w:val="0"/>
              <w:autoSpaceDN w:val="0"/>
              <w:adjustRightInd w:val="0"/>
            </w:pPr>
            <w:r>
              <w:t>High blood glucose index</w:t>
            </w:r>
          </w:p>
        </w:tc>
      </w:tr>
    </w:tbl>
    <w:p w14:paraId="6E90B339" w14:textId="2C96B8B4" w:rsidR="00A711AA" w:rsidRDefault="00A711AA" w:rsidP="007F1D3F">
      <w:pPr>
        <w:spacing w:after="160" w:line="259" w:lineRule="auto"/>
      </w:pPr>
    </w:p>
    <w:p w14:paraId="466505A7" w14:textId="11FF3CF2" w:rsidR="00066BF5" w:rsidRPr="007D2B62" w:rsidRDefault="00A711AA" w:rsidP="007F1D3F">
      <w:pPr>
        <w:spacing w:after="160" w:line="259" w:lineRule="auto"/>
      </w:pPr>
      <w:r>
        <w:br w:type="page"/>
      </w:r>
      <w:bookmarkStart w:id="0" w:name="_GoBack"/>
      <w:bookmarkEnd w:id="0"/>
      <w:r w:rsidRPr="004E4F6B">
        <w:rPr>
          <w:b/>
        </w:rPr>
        <w:lastRenderedPageBreak/>
        <w:t xml:space="preserve">Table </w:t>
      </w:r>
      <w:r>
        <w:rPr>
          <w:b/>
        </w:rPr>
        <w:t>2: Summary Variable Comparisons</w:t>
      </w:r>
    </w:p>
    <w:p w14:paraId="2B6B5AA1" w14:textId="787B319A" w:rsidR="00445D73" w:rsidRDefault="00E406DE" w:rsidP="00FA71EE">
      <w:pPr>
        <w:pStyle w:val="ListParagraph"/>
        <w:numPr>
          <w:ilvl w:val="0"/>
          <w:numId w:val="1"/>
        </w:numPr>
        <w:spacing w:after="160" w:line="259" w:lineRule="auto"/>
      </w:pPr>
      <w:r w:rsidRPr="009762B6">
        <w:t>iPro 2 software (high excursion defined as &gt; 140 mg/</w:t>
      </w:r>
      <w:proofErr w:type="spellStart"/>
      <w:r w:rsidRPr="009762B6">
        <w:t>dL</w:t>
      </w:r>
      <w:proofErr w:type="spellEnd"/>
      <w:r w:rsidR="007C3B2C" w:rsidRPr="009762B6">
        <w:t xml:space="preserve"> for 15 minutes</w:t>
      </w:r>
      <w:r w:rsidRPr="009762B6">
        <w:t>, low</w:t>
      </w:r>
      <w:r w:rsidR="00084992" w:rsidRPr="009762B6">
        <w:t xml:space="preserve"> defined as &lt; 60 mg/</w:t>
      </w:r>
      <w:proofErr w:type="spellStart"/>
      <w:r w:rsidR="00084992" w:rsidRPr="009762B6">
        <w:t>dL</w:t>
      </w:r>
      <w:proofErr w:type="spellEnd"/>
      <w:r w:rsidR="007C3B2C" w:rsidRPr="009762B6">
        <w:t xml:space="preserve"> for 15 minutes</w:t>
      </w:r>
      <w:r w:rsidRPr="009762B6">
        <w:t>)</w:t>
      </w:r>
    </w:p>
    <w:tbl>
      <w:tblPr>
        <w:tblW w:w="41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1493"/>
        <w:gridCol w:w="703"/>
      </w:tblGrid>
      <w:tr w:rsidR="006871F5" w:rsidRPr="00FA71EE" w14:paraId="38931CC9" w14:textId="77777777" w:rsidTr="00EE605D">
        <w:trPr>
          <w:trHeight w:val="320"/>
          <w:jc w:val="center"/>
        </w:trPr>
        <w:tc>
          <w:tcPr>
            <w:tcW w:w="1980" w:type="dxa"/>
            <w:shd w:val="clear" w:color="auto" w:fill="auto"/>
            <w:noWrap/>
            <w:vAlign w:val="bottom"/>
            <w:hideMark/>
          </w:tcPr>
          <w:p w14:paraId="7BAA383B" w14:textId="3649A414" w:rsidR="006871F5" w:rsidRPr="00FA71EE" w:rsidRDefault="006871F5" w:rsidP="00EE605D">
            <w:pPr>
              <w:jc w:val="right"/>
              <w:rPr>
                <w:rFonts w:ascii="Calibri" w:hAnsi="Calibri" w:cs="Calibri"/>
                <w:color w:val="000000"/>
              </w:rPr>
            </w:pPr>
          </w:p>
        </w:tc>
        <w:tc>
          <w:tcPr>
            <w:tcW w:w="1493" w:type="dxa"/>
            <w:shd w:val="clear" w:color="auto" w:fill="auto"/>
            <w:noWrap/>
            <w:vAlign w:val="bottom"/>
            <w:hideMark/>
          </w:tcPr>
          <w:p w14:paraId="4C3C28BE" w14:textId="77777777" w:rsidR="006871F5" w:rsidRPr="00FA71EE" w:rsidRDefault="006871F5" w:rsidP="00EE605D">
            <w:pPr>
              <w:rPr>
                <w:rFonts w:ascii="Calibri" w:hAnsi="Calibri" w:cs="Calibri"/>
                <w:color w:val="000000"/>
              </w:rPr>
            </w:pPr>
            <w:proofErr w:type="spellStart"/>
            <w:r w:rsidRPr="00FA71EE">
              <w:rPr>
                <w:rFonts w:ascii="Calibri" w:hAnsi="Calibri" w:cs="Calibri"/>
                <w:color w:val="000000"/>
              </w:rPr>
              <w:t>cgmanalysis</w:t>
            </w:r>
            <w:proofErr w:type="spellEnd"/>
          </w:p>
        </w:tc>
        <w:tc>
          <w:tcPr>
            <w:tcW w:w="703" w:type="dxa"/>
            <w:shd w:val="clear" w:color="auto" w:fill="auto"/>
            <w:noWrap/>
            <w:vAlign w:val="bottom"/>
            <w:hideMark/>
          </w:tcPr>
          <w:p w14:paraId="3AF3DDDC" w14:textId="77777777" w:rsidR="006871F5" w:rsidRPr="00FA71EE" w:rsidRDefault="006871F5" w:rsidP="00EE605D">
            <w:pPr>
              <w:rPr>
                <w:rFonts w:ascii="Calibri" w:hAnsi="Calibri" w:cs="Calibri"/>
                <w:color w:val="000000"/>
              </w:rPr>
            </w:pPr>
            <w:r w:rsidRPr="00FA71EE">
              <w:rPr>
                <w:rFonts w:ascii="Calibri" w:hAnsi="Calibri" w:cs="Calibri"/>
                <w:color w:val="000000"/>
              </w:rPr>
              <w:t xml:space="preserve">iPro </w:t>
            </w:r>
          </w:p>
        </w:tc>
      </w:tr>
      <w:tr w:rsidR="006871F5" w:rsidRPr="00FA71EE" w14:paraId="350853DC" w14:textId="77777777" w:rsidTr="00EE605D">
        <w:trPr>
          <w:trHeight w:val="320"/>
          <w:jc w:val="center"/>
        </w:trPr>
        <w:tc>
          <w:tcPr>
            <w:tcW w:w="1980" w:type="dxa"/>
            <w:shd w:val="clear" w:color="auto" w:fill="auto"/>
            <w:noWrap/>
            <w:vAlign w:val="bottom"/>
            <w:hideMark/>
          </w:tcPr>
          <w:p w14:paraId="7EC41904" w14:textId="77777777" w:rsidR="006871F5" w:rsidRPr="00FA71EE" w:rsidRDefault="006871F5" w:rsidP="00EE605D">
            <w:pPr>
              <w:rPr>
                <w:rFonts w:ascii="Calibri" w:hAnsi="Calibri" w:cs="Calibri"/>
                <w:color w:val="000000"/>
              </w:rPr>
            </w:pPr>
            <w:r w:rsidRPr="00FA71EE">
              <w:rPr>
                <w:rFonts w:ascii="Calibri" w:hAnsi="Calibri" w:cs="Calibri"/>
                <w:color w:val="000000"/>
              </w:rPr>
              <w:t xml:space="preserve"># Sensor Values </w:t>
            </w:r>
          </w:p>
        </w:tc>
        <w:tc>
          <w:tcPr>
            <w:tcW w:w="1493" w:type="dxa"/>
            <w:shd w:val="clear" w:color="auto" w:fill="auto"/>
            <w:noWrap/>
            <w:vAlign w:val="bottom"/>
            <w:hideMark/>
          </w:tcPr>
          <w:p w14:paraId="4400B207" w14:textId="77777777" w:rsidR="006871F5" w:rsidRPr="00FA71EE" w:rsidRDefault="006871F5" w:rsidP="00EE605D">
            <w:pPr>
              <w:jc w:val="right"/>
              <w:rPr>
                <w:rFonts w:ascii="Calibri" w:hAnsi="Calibri" w:cs="Calibri"/>
                <w:color w:val="000000"/>
              </w:rPr>
            </w:pPr>
            <w:r w:rsidRPr="00FA71EE">
              <w:rPr>
                <w:rFonts w:ascii="Calibri" w:hAnsi="Calibri" w:cs="Calibri"/>
                <w:color w:val="000000"/>
              </w:rPr>
              <w:t>2000</w:t>
            </w:r>
          </w:p>
        </w:tc>
        <w:tc>
          <w:tcPr>
            <w:tcW w:w="703" w:type="dxa"/>
            <w:shd w:val="clear" w:color="auto" w:fill="auto"/>
            <w:noWrap/>
            <w:vAlign w:val="bottom"/>
            <w:hideMark/>
          </w:tcPr>
          <w:p w14:paraId="69BA8EE2" w14:textId="77777777" w:rsidR="006871F5" w:rsidRPr="00FA71EE" w:rsidRDefault="006871F5" w:rsidP="00EE605D">
            <w:pPr>
              <w:jc w:val="right"/>
              <w:rPr>
                <w:rFonts w:ascii="Calibri" w:hAnsi="Calibri" w:cs="Calibri"/>
                <w:color w:val="000000"/>
              </w:rPr>
            </w:pPr>
            <w:r w:rsidRPr="00FA71EE">
              <w:rPr>
                <w:rFonts w:ascii="Calibri" w:hAnsi="Calibri" w:cs="Calibri"/>
                <w:color w:val="000000"/>
              </w:rPr>
              <w:t>2000</w:t>
            </w:r>
          </w:p>
        </w:tc>
      </w:tr>
      <w:tr w:rsidR="006871F5" w:rsidRPr="00FA71EE" w14:paraId="1DBA5DAE" w14:textId="77777777" w:rsidTr="00EE605D">
        <w:trPr>
          <w:trHeight w:val="320"/>
          <w:jc w:val="center"/>
        </w:trPr>
        <w:tc>
          <w:tcPr>
            <w:tcW w:w="1980" w:type="dxa"/>
            <w:shd w:val="clear" w:color="auto" w:fill="auto"/>
            <w:noWrap/>
            <w:vAlign w:val="bottom"/>
            <w:hideMark/>
          </w:tcPr>
          <w:p w14:paraId="1B85FE02" w14:textId="77777777" w:rsidR="006871F5" w:rsidRPr="00FA71EE" w:rsidRDefault="006871F5" w:rsidP="00EE605D">
            <w:pPr>
              <w:rPr>
                <w:rFonts w:ascii="Calibri" w:hAnsi="Calibri" w:cs="Calibri"/>
                <w:color w:val="000000"/>
              </w:rPr>
            </w:pPr>
            <w:r w:rsidRPr="00FA71EE">
              <w:rPr>
                <w:rFonts w:ascii="Calibri" w:hAnsi="Calibri" w:cs="Calibri"/>
                <w:color w:val="000000"/>
              </w:rPr>
              <w:t xml:space="preserve">Highest </w:t>
            </w:r>
          </w:p>
        </w:tc>
        <w:tc>
          <w:tcPr>
            <w:tcW w:w="1493" w:type="dxa"/>
            <w:shd w:val="clear" w:color="auto" w:fill="auto"/>
            <w:noWrap/>
            <w:vAlign w:val="bottom"/>
            <w:hideMark/>
          </w:tcPr>
          <w:p w14:paraId="7E6E5975" w14:textId="77777777" w:rsidR="006871F5" w:rsidRPr="00FA71EE" w:rsidRDefault="006871F5" w:rsidP="00EE605D">
            <w:pPr>
              <w:jc w:val="right"/>
              <w:rPr>
                <w:rFonts w:ascii="Calibri" w:hAnsi="Calibri" w:cs="Calibri"/>
                <w:color w:val="000000"/>
              </w:rPr>
            </w:pPr>
            <w:r w:rsidRPr="00FA71EE">
              <w:rPr>
                <w:rFonts w:ascii="Calibri" w:hAnsi="Calibri" w:cs="Calibri"/>
                <w:color w:val="000000"/>
              </w:rPr>
              <w:t>282</w:t>
            </w:r>
          </w:p>
        </w:tc>
        <w:tc>
          <w:tcPr>
            <w:tcW w:w="703" w:type="dxa"/>
            <w:shd w:val="clear" w:color="auto" w:fill="auto"/>
            <w:noWrap/>
            <w:vAlign w:val="bottom"/>
            <w:hideMark/>
          </w:tcPr>
          <w:p w14:paraId="6A6AC953" w14:textId="77777777" w:rsidR="006871F5" w:rsidRPr="00FA71EE" w:rsidRDefault="006871F5" w:rsidP="00EE605D">
            <w:pPr>
              <w:jc w:val="right"/>
              <w:rPr>
                <w:rFonts w:ascii="Calibri" w:hAnsi="Calibri" w:cs="Calibri"/>
                <w:color w:val="000000"/>
              </w:rPr>
            </w:pPr>
            <w:r w:rsidRPr="00FA71EE">
              <w:rPr>
                <w:rFonts w:ascii="Calibri" w:hAnsi="Calibri" w:cs="Calibri"/>
                <w:color w:val="000000"/>
              </w:rPr>
              <w:t>282</w:t>
            </w:r>
          </w:p>
        </w:tc>
      </w:tr>
      <w:tr w:rsidR="006871F5" w:rsidRPr="00FA71EE" w14:paraId="1D1BE264" w14:textId="77777777" w:rsidTr="00EE605D">
        <w:trPr>
          <w:trHeight w:val="320"/>
          <w:jc w:val="center"/>
        </w:trPr>
        <w:tc>
          <w:tcPr>
            <w:tcW w:w="1980" w:type="dxa"/>
            <w:shd w:val="clear" w:color="auto" w:fill="auto"/>
            <w:noWrap/>
            <w:vAlign w:val="bottom"/>
            <w:hideMark/>
          </w:tcPr>
          <w:p w14:paraId="11A89E9A" w14:textId="77777777" w:rsidR="006871F5" w:rsidRPr="00FA71EE" w:rsidRDefault="006871F5" w:rsidP="00EE605D">
            <w:pPr>
              <w:rPr>
                <w:rFonts w:ascii="Calibri" w:hAnsi="Calibri" w:cs="Calibri"/>
                <w:color w:val="000000"/>
              </w:rPr>
            </w:pPr>
            <w:r w:rsidRPr="00FA71EE">
              <w:rPr>
                <w:rFonts w:ascii="Calibri" w:hAnsi="Calibri" w:cs="Calibri"/>
                <w:color w:val="000000"/>
              </w:rPr>
              <w:t xml:space="preserve">Lowest </w:t>
            </w:r>
          </w:p>
        </w:tc>
        <w:tc>
          <w:tcPr>
            <w:tcW w:w="1493" w:type="dxa"/>
            <w:shd w:val="clear" w:color="auto" w:fill="auto"/>
            <w:noWrap/>
            <w:vAlign w:val="bottom"/>
            <w:hideMark/>
          </w:tcPr>
          <w:p w14:paraId="0CD92AE0" w14:textId="77777777" w:rsidR="006871F5" w:rsidRPr="00FA71EE" w:rsidRDefault="006871F5" w:rsidP="00EE605D">
            <w:pPr>
              <w:jc w:val="right"/>
              <w:rPr>
                <w:rFonts w:ascii="Calibri" w:hAnsi="Calibri" w:cs="Calibri"/>
                <w:color w:val="000000"/>
              </w:rPr>
            </w:pPr>
            <w:r w:rsidRPr="00FA71EE">
              <w:rPr>
                <w:rFonts w:ascii="Calibri" w:hAnsi="Calibri" w:cs="Calibri"/>
                <w:color w:val="000000"/>
              </w:rPr>
              <w:t>70</w:t>
            </w:r>
          </w:p>
        </w:tc>
        <w:tc>
          <w:tcPr>
            <w:tcW w:w="703" w:type="dxa"/>
            <w:shd w:val="clear" w:color="auto" w:fill="auto"/>
            <w:noWrap/>
            <w:vAlign w:val="bottom"/>
            <w:hideMark/>
          </w:tcPr>
          <w:p w14:paraId="024E9E4F" w14:textId="77777777" w:rsidR="006871F5" w:rsidRPr="00FA71EE" w:rsidRDefault="006871F5" w:rsidP="00EE605D">
            <w:pPr>
              <w:jc w:val="right"/>
              <w:rPr>
                <w:rFonts w:ascii="Calibri" w:hAnsi="Calibri" w:cs="Calibri"/>
                <w:color w:val="000000"/>
              </w:rPr>
            </w:pPr>
            <w:r w:rsidRPr="00FA71EE">
              <w:rPr>
                <w:rFonts w:ascii="Calibri" w:hAnsi="Calibri" w:cs="Calibri"/>
                <w:color w:val="000000"/>
              </w:rPr>
              <w:t>70</w:t>
            </w:r>
          </w:p>
        </w:tc>
      </w:tr>
      <w:tr w:rsidR="006871F5" w:rsidRPr="00FA71EE" w14:paraId="70BBAEF9" w14:textId="77777777" w:rsidTr="00EE605D">
        <w:trPr>
          <w:trHeight w:val="320"/>
          <w:jc w:val="center"/>
        </w:trPr>
        <w:tc>
          <w:tcPr>
            <w:tcW w:w="1980" w:type="dxa"/>
            <w:shd w:val="clear" w:color="auto" w:fill="auto"/>
            <w:noWrap/>
            <w:vAlign w:val="bottom"/>
            <w:hideMark/>
          </w:tcPr>
          <w:p w14:paraId="51C8D7D1" w14:textId="77777777" w:rsidR="006871F5" w:rsidRPr="00FA71EE" w:rsidRDefault="006871F5" w:rsidP="00EE605D">
            <w:pPr>
              <w:rPr>
                <w:rFonts w:ascii="Calibri" w:hAnsi="Calibri" w:cs="Calibri"/>
                <w:color w:val="000000"/>
              </w:rPr>
            </w:pPr>
            <w:r w:rsidRPr="00FA71EE">
              <w:rPr>
                <w:rFonts w:ascii="Calibri" w:hAnsi="Calibri" w:cs="Calibri"/>
                <w:color w:val="000000"/>
              </w:rPr>
              <w:t xml:space="preserve">Average </w:t>
            </w:r>
          </w:p>
        </w:tc>
        <w:tc>
          <w:tcPr>
            <w:tcW w:w="1493" w:type="dxa"/>
            <w:shd w:val="clear" w:color="auto" w:fill="auto"/>
            <w:noWrap/>
            <w:vAlign w:val="bottom"/>
            <w:hideMark/>
          </w:tcPr>
          <w:p w14:paraId="210C5454" w14:textId="77777777" w:rsidR="006871F5" w:rsidRPr="00FA71EE" w:rsidRDefault="006871F5" w:rsidP="00EE605D">
            <w:pPr>
              <w:jc w:val="right"/>
              <w:rPr>
                <w:rFonts w:ascii="Calibri" w:hAnsi="Calibri" w:cs="Calibri"/>
                <w:color w:val="000000"/>
              </w:rPr>
            </w:pPr>
            <w:r w:rsidRPr="00FA71EE">
              <w:rPr>
                <w:rFonts w:ascii="Calibri" w:hAnsi="Calibri" w:cs="Calibri"/>
                <w:color w:val="000000"/>
              </w:rPr>
              <w:t>126.874</w:t>
            </w:r>
          </w:p>
        </w:tc>
        <w:tc>
          <w:tcPr>
            <w:tcW w:w="703" w:type="dxa"/>
            <w:shd w:val="clear" w:color="auto" w:fill="auto"/>
            <w:noWrap/>
            <w:vAlign w:val="bottom"/>
            <w:hideMark/>
          </w:tcPr>
          <w:p w14:paraId="710BE777" w14:textId="77777777" w:rsidR="006871F5" w:rsidRPr="00FA71EE" w:rsidRDefault="006871F5" w:rsidP="00EE605D">
            <w:pPr>
              <w:jc w:val="right"/>
              <w:rPr>
                <w:rFonts w:ascii="Calibri" w:hAnsi="Calibri" w:cs="Calibri"/>
                <w:color w:val="000000"/>
              </w:rPr>
            </w:pPr>
            <w:r w:rsidRPr="00FA71EE">
              <w:rPr>
                <w:rFonts w:ascii="Calibri" w:hAnsi="Calibri" w:cs="Calibri"/>
                <w:color w:val="000000"/>
              </w:rPr>
              <w:t>127</w:t>
            </w:r>
          </w:p>
        </w:tc>
      </w:tr>
      <w:tr w:rsidR="006871F5" w:rsidRPr="00FA71EE" w14:paraId="4DE6F782" w14:textId="77777777" w:rsidTr="00EE605D">
        <w:trPr>
          <w:trHeight w:val="320"/>
          <w:jc w:val="center"/>
        </w:trPr>
        <w:tc>
          <w:tcPr>
            <w:tcW w:w="1980" w:type="dxa"/>
            <w:shd w:val="clear" w:color="auto" w:fill="auto"/>
            <w:noWrap/>
            <w:vAlign w:val="bottom"/>
            <w:hideMark/>
          </w:tcPr>
          <w:p w14:paraId="6B347247" w14:textId="77777777" w:rsidR="006871F5" w:rsidRPr="00FA71EE" w:rsidRDefault="006871F5" w:rsidP="00EE605D">
            <w:pPr>
              <w:rPr>
                <w:rFonts w:ascii="Calibri" w:hAnsi="Calibri" w:cs="Calibri"/>
                <w:color w:val="000000"/>
              </w:rPr>
            </w:pPr>
            <w:r w:rsidRPr="00FA71EE">
              <w:rPr>
                <w:rFonts w:ascii="Calibri" w:hAnsi="Calibri" w:cs="Calibri"/>
                <w:color w:val="000000"/>
              </w:rPr>
              <w:t xml:space="preserve">Standard Dev </w:t>
            </w:r>
          </w:p>
        </w:tc>
        <w:tc>
          <w:tcPr>
            <w:tcW w:w="1493" w:type="dxa"/>
            <w:shd w:val="clear" w:color="auto" w:fill="auto"/>
            <w:noWrap/>
            <w:vAlign w:val="bottom"/>
            <w:hideMark/>
          </w:tcPr>
          <w:p w14:paraId="5610F651" w14:textId="77777777" w:rsidR="006871F5" w:rsidRPr="00FA71EE" w:rsidRDefault="006871F5" w:rsidP="00EE605D">
            <w:pPr>
              <w:jc w:val="right"/>
              <w:rPr>
                <w:rFonts w:ascii="Calibri" w:hAnsi="Calibri" w:cs="Calibri"/>
                <w:color w:val="000000"/>
              </w:rPr>
            </w:pPr>
            <w:r w:rsidRPr="00FA71EE">
              <w:rPr>
                <w:rFonts w:ascii="Calibri" w:hAnsi="Calibri" w:cs="Calibri"/>
                <w:color w:val="000000"/>
              </w:rPr>
              <w:t>30.79367223</w:t>
            </w:r>
          </w:p>
        </w:tc>
        <w:tc>
          <w:tcPr>
            <w:tcW w:w="703" w:type="dxa"/>
            <w:shd w:val="clear" w:color="auto" w:fill="auto"/>
            <w:noWrap/>
            <w:vAlign w:val="bottom"/>
            <w:hideMark/>
          </w:tcPr>
          <w:p w14:paraId="63C66A40" w14:textId="77777777" w:rsidR="006871F5" w:rsidRPr="00FA71EE" w:rsidRDefault="006871F5" w:rsidP="00EE605D">
            <w:pPr>
              <w:jc w:val="right"/>
              <w:rPr>
                <w:rFonts w:ascii="Calibri" w:hAnsi="Calibri" w:cs="Calibri"/>
                <w:color w:val="000000"/>
              </w:rPr>
            </w:pPr>
            <w:r w:rsidRPr="00FA71EE">
              <w:rPr>
                <w:rFonts w:ascii="Calibri" w:hAnsi="Calibri" w:cs="Calibri"/>
                <w:color w:val="000000"/>
              </w:rPr>
              <w:t>31</w:t>
            </w:r>
          </w:p>
        </w:tc>
      </w:tr>
      <w:tr w:rsidR="006871F5" w:rsidRPr="00FA71EE" w14:paraId="4320A83F" w14:textId="77777777" w:rsidTr="00EE605D">
        <w:trPr>
          <w:trHeight w:val="320"/>
          <w:jc w:val="center"/>
        </w:trPr>
        <w:tc>
          <w:tcPr>
            <w:tcW w:w="1980" w:type="dxa"/>
            <w:shd w:val="clear" w:color="auto" w:fill="auto"/>
            <w:noWrap/>
            <w:vAlign w:val="bottom"/>
            <w:hideMark/>
          </w:tcPr>
          <w:p w14:paraId="30B22366" w14:textId="77777777" w:rsidR="006871F5" w:rsidRPr="00FA71EE" w:rsidRDefault="006871F5" w:rsidP="00EE605D">
            <w:pPr>
              <w:rPr>
                <w:rFonts w:ascii="Calibri" w:hAnsi="Calibri" w:cs="Calibri"/>
                <w:color w:val="000000"/>
              </w:rPr>
            </w:pPr>
            <w:r w:rsidRPr="00FA71EE">
              <w:rPr>
                <w:rFonts w:ascii="Calibri" w:hAnsi="Calibri" w:cs="Calibri"/>
                <w:color w:val="000000"/>
              </w:rPr>
              <w:t># High Excursions</w:t>
            </w:r>
          </w:p>
        </w:tc>
        <w:tc>
          <w:tcPr>
            <w:tcW w:w="1493" w:type="dxa"/>
            <w:shd w:val="clear" w:color="auto" w:fill="auto"/>
            <w:noWrap/>
            <w:vAlign w:val="bottom"/>
            <w:hideMark/>
          </w:tcPr>
          <w:p w14:paraId="3D04CC7B" w14:textId="77777777" w:rsidR="006871F5" w:rsidRPr="00FA71EE" w:rsidRDefault="006871F5" w:rsidP="00EE605D">
            <w:pPr>
              <w:jc w:val="right"/>
              <w:rPr>
                <w:rFonts w:ascii="Calibri" w:hAnsi="Calibri" w:cs="Calibri"/>
                <w:color w:val="000000"/>
              </w:rPr>
            </w:pPr>
            <w:r w:rsidRPr="00FA71EE">
              <w:rPr>
                <w:rFonts w:ascii="Calibri" w:hAnsi="Calibri" w:cs="Calibri"/>
                <w:color w:val="000000"/>
              </w:rPr>
              <w:t>31</w:t>
            </w:r>
          </w:p>
        </w:tc>
        <w:tc>
          <w:tcPr>
            <w:tcW w:w="703" w:type="dxa"/>
            <w:shd w:val="clear" w:color="auto" w:fill="auto"/>
            <w:noWrap/>
            <w:vAlign w:val="bottom"/>
            <w:hideMark/>
          </w:tcPr>
          <w:p w14:paraId="7C256F02" w14:textId="77777777" w:rsidR="006871F5" w:rsidRPr="00FA71EE" w:rsidRDefault="006871F5" w:rsidP="00EE605D">
            <w:pPr>
              <w:jc w:val="right"/>
              <w:rPr>
                <w:rFonts w:ascii="Calibri" w:hAnsi="Calibri" w:cs="Calibri"/>
                <w:color w:val="000000"/>
              </w:rPr>
            </w:pPr>
            <w:r w:rsidRPr="00FA71EE">
              <w:rPr>
                <w:rFonts w:ascii="Calibri" w:hAnsi="Calibri" w:cs="Calibri"/>
                <w:color w:val="000000"/>
              </w:rPr>
              <w:t>32</w:t>
            </w:r>
          </w:p>
        </w:tc>
      </w:tr>
      <w:tr w:rsidR="006871F5" w:rsidRPr="00FA71EE" w14:paraId="3965A45E" w14:textId="77777777" w:rsidTr="00EE605D">
        <w:trPr>
          <w:trHeight w:val="320"/>
          <w:jc w:val="center"/>
        </w:trPr>
        <w:tc>
          <w:tcPr>
            <w:tcW w:w="1980" w:type="dxa"/>
            <w:shd w:val="clear" w:color="auto" w:fill="auto"/>
            <w:noWrap/>
            <w:vAlign w:val="bottom"/>
            <w:hideMark/>
          </w:tcPr>
          <w:p w14:paraId="56E350ED" w14:textId="77777777" w:rsidR="006871F5" w:rsidRPr="00FA71EE" w:rsidRDefault="006871F5" w:rsidP="00EE605D">
            <w:pPr>
              <w:rPr>
                <w:rFonts w:ascii="Calibri" w:hAnsi="Calibri" w:cs="Calibri"/>
                <w:color w:val="000000"/>
              </w:rPr>
            </w:pPr>
            <w:r w:rsidRPr="00FA71EE">
              <w:rPr>
                <w:rFonts w:ascii="Calibri" w:hAnsi="Calibri" w:cs="Calibri"/>
                <w:color w:val="000000"/>
              </w:rPr>
              <w:t># Low Excursions</w:t>
            </w:r>
          </w:p>
        </w:tc>
        <w:tc>
          <w:tcPr>
            <w:tcW w:w="1493" w:type="dxa"/>
            <w:shd w:val="clear" w:color="auto" w:fill="auto"/>
            <w:noWrap/>
            <w:vAlign w:val="bottom"/>
            <w:hideMark/>
          </w:tcPr>
          <w:p w14:paraId="69A47E58" w14:textId="77777777" w:rsidR="006871F5" w:rsidRPr="00FA71EE" w:rsidRDefault="006871F5" w:rsidP="00EE605D">
            <w:pPr>
              <w:jc w:val="right"/>
              <w:rPr>
                <w:rFonts w:ascii="Calibri" w:hAnsi="Calibri" w:cs="Calibri"/>
                <w:color w:val="000000"/>
              </w:rPr>
            </w:pPr>
            <w:r w:rsidRPr="00FA71EE">
              <w:rPr>
                <w:rFonts w:ascii="Calibri" w:hAnsi="Calibri" w:cs="Calibri"/>
                <w:color w:val="000000"/>
              </w:rPr>
              <w:t>0</w:t>
            </w:r>
          </w:p>
        </w:tc>
        <w:tc>
          <w:tcPr>
            <w:tcW w:w="703" w:type="dxa"/>
            <w:shd w:val="clear" w:color="auto" w:fill="auto"/>
            <w:noWrap/>
            <w:vAlign w:val="bottom"/>
            <w:hideMark/>
          </w:tcPr>
          <w:p w14:paraId="668FE589" w14:textId="77777777" w:rsidR="006871F5" w:rsidRPr="00FA71EE" w:rsidRDefault="006871F5" w:rsidP="00EE605D">
            <w:pPr>
              <w:jc w:val="right"/>
              <w:rPr>
                <w:rFonts w:ascii="Calibri" w:hAnsi="Calibri" w:cs="Calibri"/>
                <w:color w:val="000000"/>
              </w:rPr>
            </w:pPr>
            <w:r w:rsidRPr="00FA71EE">
              <w:rPr>
                <w:rFonts w:ascii="Calibri" w:hAnsi="Calibri" w:cs="Calibri"/>
                <w:color w:val="000000"/>
              </w:rPr>
              <w:t>0</w:t>
            </w:r>
          </w:p>
        </w:tc>
      </w:tr>
      <w:tr w:rsidR="006871F5" w:rsidRPr="00FA71EE" w14:paraId="3EA52682" w14:textId="77777777" w:rsidTr="00EE605D">
        <w:trPr>
          <w:trHeight w:val="320"/>
          <w:jc w:val="center"/>
        </w:trPr>
        <w:tc>
          <w:tcPr>
            <w:tcW w:w="1980" w:type="dxa"/>
            <w:shd w:val="clear" w:color="auto" w:fill="auto"/>
            <w:noWrap/>
            <w:vAlign w:val="bottom"/>
            <w:hideMark/>
          </w:tcPr>
          <w:p w14:paraId="0B5F7DB2" w14:textId="77777777" w:rsidR="006871F5" w:rsidRPr="00FA71EE" w:rsidRDefault="006871F5" w:rsidP="00EE605D">
            <w:pPr>
              <w:rPr>
                <w:rFonts w:ascii="Calibri" w:hAnsi="Calibri" w:cs="Calibri"/>
                <w:color w:val="000000"/>
              </w:rPr>
            </w:pPr>
            <w:r w:rsidRPr="00FA71EE">
              <w:rPr>
                <w:rFonts w:ascii="Calibri" w:hAnsi="Calibri" w:cs="Calibri"/>
                <w:color w:val="000000"/>
              </w:rPr>
              <w:t>% Time Above 140</w:t>
            </w:r>
          </w:p>
        </w:tc>
        <w:tc>
          <w:tcPr>
            <w:tcW w:w="1493" w:type="dxa"/>
            <w:shd w:val="clear" w:color="auto" w:fill="auto"/>
            <w:noWrap/>
            <w:vAlign w:val="bottom"/>
            <w:hideMark/>
          </w:tcPr>
          <w:p w14:paraId="6965DD71" w14:textId="77777777" w:rsidR="006871F5" w:rsidRPr="00FA71EE" w:rsidRDefault="006871F5" w:rsidP="00EE605D">
            <w:pPr>
              <w:jc w:val="right"/>
              <w:rPr>
                <w:rFonts w:ascii="Calibri" w:hAnsi="Calibri" w:cs="Calibri"/>
                <w:color w:val="000000"/>
              </w:rPr>
            </w:pPr>
            <w:r w:rsidRPr="00FA71EE">
              <w:rPr>
                <w:rFonts w:ascii="Calibri" w:hAnsi="Calibri" w:cs="Calibri"/>
                <w:color w:val="000000"/>
              </w:rPr>
              <w:t>24.85</w:t>
            </w:r>
          </w:p>
        </w:tc>
        <w:tc>
          <w:tcPr>
            <w:tcW w:w="703" w:type="dxa"/>
            <w:shd w:val="clear" w:color="auto" w:fill="auto"/>
            <w:noWrap/>
            <w:vAlign w:val="bottom"/>
            <w:hideMark/>
          </w:tcPr>
          <w:p w14:paraId="03ED38B5" w14:textId="77777777" w:rsidR="006871F5" w:rsidRPr="00FA71EE" w:rsidRDefault="006871F5" w:rsidP="00EE605D">
            <w:pPr>
              <w:jc w:val="right"/>
              <w:rPr>
                <w:rFonts w:ascii="Calibri" w:hAnsi="Calibri" w:cs="Calibri"/>
                <w:color w:val="000000"/>
              </w:rPr>
            </w:pPr>
            <w:r w:rsidRPr="00FA71EE">
              <w:rPr>
                <w:rFonts w:ascii="Calibri" w:hAnsi="Calibri" w:cs="Calibri"/>
                <w:color w:val="000000"/>
              </w:rPr>
              <w:t>24</w:t>
            </w:r>
          </w:p>
        </w:tc>
      </w:tr>
      <w:tr w:rsidR="006871F5" w:rsidRPr="00FA71EE" w14:paraId="24DC569F" w14:textId="77777777" w:rsidTr="00EE605D">
        <w:trPr>
          <w:trHeight w:val="320"/>
          <w:jc w:val="center"/>
        </w:trPr>
        <w:tc>
          <w:tcPr>
            <w:tcW w:w="1980" w:type="dxa"/>
            <w:shd w:val="clear" w:color="auto" w:fill="auto"/>
            <w:noWrap/>
            <w:vAlign w:val="bottom"/>
            <w:hideMark/>
          </w:tcPr>
          <w:p w14:paraId="60C33040" w14:textId="77777777" w:rsidR="006871F5" w:rsidRPr="00FA71EE" w:rsidRDefault="006871F5" w:rsidP="00EE605D">
            <w:pPr>
              <w:rPr>
                <w:rFonts w:ascii="Calibri" w:hAnsi="Calibri" w:cs="Calibri"/>
                <w:color w:val="000000"/>
              </w:rPr>
            </w:pPr>
            <w:r w:rsidRPr="00FA71EE">
              <w:rPr>
                <w:rFonts w:ascii="Calibri" w:hAnsi="Calibri" w:cs="Calibri"/>
                <w:color w:val="000000"/>
              </w:rPr>
              <w:t>% Time Below 60</w:t>
            </w:r>
          </w:p>
        </w:tc>
        <w:tc>
          <w:tcPr>
            <w:tcW w:w="1493" w:type="dxa"/>
            <w:shd w:val="clear" w:color="auto" w:fill="auto"/>
            <w:noWrap/>
            <w:vAlign w:val="bottom"/>
            <w:hideMark/>
          </w:tcPr>
          <w:p w14:paraId="3B1EFE16" w14:textId="77777777" w:rsidR="006871F5" w:rsidRPr="00FA71EE" w:rsidRDefault="006871F5" w:rsidP="00EE605D">
            <w:pPr>
              <w:jc w:val="right"/>
              <w:rPr>
                <w:rFonts w:ascii="Calibri" w:hAnsi="Calibri" w:cs="Calibri"/>
                <w:color w:val="000000"/>
              </w:rPr>
            </w:pPr>
            <w:r w:rsidRPr="00FA71EE">
              <w:rPr>
                <w:rFonts w:ascii="Calibri" w:hAnsi="Calibri" w:cs="Calibri"/>
                <w:color w:val="000000"/>
              </w:rPr>
              <w:t>0</w:t>
            </w:r>
          </w:p>
        </w:tc>
        <w:tc>
          <w:tcPr>
            <w:tcW w:w="703" w:type="dxa"/>
            <w:shd w:val="clear" w:color="auto" w:fill="auto"/>
            <w:noWrap/>
            <w:vAlign w:val="bottom"/>
            <w:hideMark/>
          </w:tcPr>
          <w:p w14:paraId="2F066EFB" w14:textId="77777777" w:rsidR="006871F5" w:rsidRPr="00FA71EE" w:rsidRDefault="006871F5" w:rsidP="00EE605D">
            <w:pPr>
              <w:jc w:val="right"/>
              <w:rPr>
                <w:rFonts w:ascii="Calibri" w:hAnsi="Calibri" w:cs="Calibri"/>
                <w:color w:val="000000"/>
              </w:rPr>
            </w:pPr>
            <w:r w:rsidRPr="00FA71EE">
              <w:rPr>
                <w:rFonts w:ascii="Calibri" w:hAnsi="Calibri" w:cs="Calibri"/>
                <w:color w:val="000000"/>
              </w:rPr>
              <w:t>0</w:t>
            </w:r>
          </w:p>
        </w:tc>
      </w:tr>
    </w:tbl>
    <w:p w14:paraId="5CA68787" w14:textId="77777777" w:rsidR="006871F5" w:rsidRDefault="006871F5" w:rsidP="006871F5">
      <w:pPr>
        <w:pStyle w:val="ListParagraph"/>
        <w:spacing w:after="160" w:line="259" w:lineRule="auto"/>
      </w:pPr>
    </w:p>
    <w:p w14:paraId="5B48763F" w14:textId="7DF4024A" w:rsidR="006871F5" w:rsidRDefault="001F1753" w:rsidP="00FA71EE">
      <w:pPr>
        <w:pStyle w:val="ListParagraph"/>
        <w:numPr>
          <w:ilvl w:val="0"/>
          <w:numId w:val="1"/>
        </w:numPr>
        <w:spacing w:after="160" w:line="259" w:lineRule="auto"/>
      </w:pPr>
      <w:proofErr w:type="spellStart"/>
      <w:r>
        <w:t>Carelink</w:t>
      </w:r>
      <w:proofErr w:type="spellEnd"/>
      <w:r>
        <w:t xml:space="preserve"> 670G</w:t>
      </w:r>
    </w:p>
    <w:tbl>
      <w:tblPr>
        <w:tblW w:w="49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1493"/>
        <w:gridCol w:w="1500"/>
      </w:tblGrid>
      <w:tr w:rsidR="001F1753" w14:paraId="36C8BDFC" w14:textId="77777777" w:rsidTr="001F1753">
        <w:trPr>
          <w:trHeight w:val="320"/>
          <w:jc w:val="center"/>
        </w:trPr>
        <w:tc>
          <w:tcPr>
            <w:tcW w:w="1980" w:type="dxa"/>
            <w:shd w:val="clear" w:color="auto" w:fill="auto"/>
            <w:noWrap/>
            <w:vAlign w:val="bottom"/>
            <w:hideMark/>
          </w:tcPr>
          <w:p w14:paraId="4A3DDE64" w14:textId="77777777" w:rsidR="001F1753" w:rsidRDefault="001F1753">
            <w:pPr>
              <w:rPr>
                <w:sz w:val="20"/>
                <w:szCs w:val="20"/>
              </w:rPr>
            </w:pPr>
          </w:p>
        </w:tc>
        <w:tc>
          <w:tcPr>
            <w:tcW w:w="1460" w:type="dxa"/>
            <w:shd w:val="clear" w:color="auto" w:fill="auto"/>
            <w:noWrap/>
            <w:vAlign w:val="bottom"/>
            <w:hideMark/>
          </w:tcPr>
          <w:p w14:paraId="4289816A" w14:textId="77777777" w:rsidR="001F1753" w:rsidRDefault="001F1753">
            <w:pPr>
              <w:rPr>
                <w:rFonts w:ascii="Calibri" w:hAnsi="Calibri" w:cs="Calibri"/>
                <w:color w:val="000000"/>
              </w:rPr>
            </w:pPr>
            <w:proofErr w:type="spellStart"/>
            <w:r>
              <w:rPr>
                <w:rFonts w:ascii="Calibri" w:hAnsi="Calibri" w:cs="Calibri"/>
                <w:color w:val="000000"/>
              </w:rPr>
              <w:t>cgmanalysis</w:t>
            </w:r>
            <w:proofErr w:type="spellEnd"/>
          </w:p>
        </w:tc>
        <w:tc>
          <w:tcPr>
            <w:tcW w:w="1500" w:type="dxa"/>
            <w:shd w:val="clear" w:color="auto" w:fill="auto"/>
            <w:noWrap/>
            <w:vAlign w:val="bottom"/>
            <w:hideMark/>
          </w:tcPr>
          <w:p w14:paraId="3036863E" w14:textId="77777777" w:rsidR="001F1753" w:rsidRDefault="001F1753">
            <w:pPr>
              <w:rPr>
                <w:rFonts w:ascii="Calibri" w:hAnsi="Calibri" w:cs="Calibri"/>
                <w:color w:val="000000"/>
              </w:rPr>
            </w:pPr>
            <w:proofErr w:type="spellStart"/>
            <w:r>
              <w:rPr>
                <w:rFonts w:ascii="Calibri" w:hAnsi="Calibri" w:cs="Calibri"/>
                <w:color w:val="000000"/>
              </w:rPr>
              <w:t>Carelink</w:t>
            </w:r>
            <w:proofErr w:type="spellEnd"/>
            <w:r>
              <w:rPr>
                <w:rFonts w:ascii="Calibri" w:hAnsi="Calibri" w:cs="Calibri"/>
                <w:color w:val="000000"/>
              </w:rPr>
              <w:t xml:space="preserve"> 670G</w:t>
            </w:r>
          </w:p>
        </w:tc>
      </w:tr>
      <w:tr w:rsidR="001F1753" w14:paraId="4E26A342" w14:textId="77777777" w:rsidTr="001F1753">
        <w:trPr>
          <w:trHeight w:val="320"/>
          <w:jc w:val="center"/>
        </w:trPr>
        <w:tc>
          <w:tcPr>
            <w:tcW w:w="1980" w:type="dxa"/>
            <w:shd w:val="clear" w:color="auto" w:fill="auto"/>
            <w:noWrap/>
            <w:vAlign w:val="bottom"/>
            <w:hideMark/>
          </w:tcPr>
          <w:p w14:paraId="4E2D2EA2" w14:textId="77777777" w:rsidR="001F1753" w:rsidRDefault="001F1753">
            <w:pPr>
              <w:rPr>
                <w:rFonts w:ascii="Calibri" w:hAnsi="Calibri" w:cs="Calibri"/>
                <w:color w:val="000000"/>
              </w:rPr>
            </w:pPr>
            <w:r>
              <w:rPr>
                <w:rFonts w:ascii="Calibri" w:hAnsi="Calibri" w:cs="Calibri"/>
                <w:color w:val="000000"/>
              </w:rPr>
              <w:t xml:space="preserve">Average </w:t>
            </w:r>
          </w:p>
        </w:tc>
        <w:tc>
          <w:tcPr>
            <w:tcW w:w="1460" w:type="dxa"/>
            <w:shd w:val="clear" w:color="auto" w:fill="auto"/>
            <w:noWrap/>
            <w:vAlign w:val="bottom"/>
            <w:hideMark/>
          </w:tcPr>
          <w:p w14:paraId="3662DEA2" w14:textId="77777777" w:rsidR="001F1753" w:rsidRDefault="001F1753">
            <w:pPr>
              <w:jc w:val="right"/>
              <w:rPr>
                <w:rFonts w:ascii="Calibri" w:hAnsi="Calibri" w:cs="Calibri"/>
                <w:color w:val="000000"/>
              </w:rPr>
            </w:pPr>
            <w:r>
              <w:rPr>
                <w:rFonts w:ascii="Calibri" w:hAnsi="Calibri" w:cs="Calibri"/>
                <w:color w:val="000000"/>
              </w:rPr>
              <w:t>123.6503122</w:t>
            </w:r>
          </w:p>
        </w:tc>
        <w:tc>
          <w:tcPr>
            <w:tcW w:w="1500" w:type="dxa"/>
            <w:shd w:val="clear" w:color="auto" w:fill="auto"/>
            <w:noWrap/>
            <w:vAlign w:val="bottom"/>
            <w:hideMark/>
          </w:tcPr>
          <w:p w14:paraId="0A03C845" w14:textId="77777777" w:rsidR="001F1753" w:rsidRDefault="001F1753">
            <w:pPr>
              <w:jc w:val="right"/>
              <w:rPr>
                <w:rFonts w:ascii="Calibri" w:hAnsi="Calibri" w:cs="Calibri"/>
                <w:color w:val="000000"/>
              </w:rPr>
            </w:pPr>
            <w:r>
              <w:rPr>
                <w:rFonts w:ascii="Calibri" w:hAnsi="Calibri" w:cs="Calibri"/>
                <w:color w:val="000000"/>
              </w:rPr>
              <w:t>124</w:t>
            </w:r>
          </w:p>
        </w:tc>
      </w:tr>
      <w:tr w:rsidR="001F1753" w14:paraId="56765FE7" w14:textId="77777777" w:rsidTr="001F1753">
        <w:trPr>
          <w:trHeight w:val="320"/>
          <w:jc w:val="center"/>
        </w:trPr>
        <w:tc>
          <w:tcPr>
            <w:tcW w:w="1980" w:type="dxa"/>
            <w:shd w:val="clear" w:color="auto" w:fill="auto"/>
            <w:noWrap/>
            <w:vAlign w:val="bottom"/>
            <w:hideMark/>
          </w:tcPr>
          <w:p w14:paraId="3B51EA8D" w14:textId="77777777" w:rsidR="001F1753" w:rsidRDefault="001F1753">
            <w:pPr>
              <w:rPr>
                <w:rFonts w:ascii="Calibri" w:hAnsi="Calibri" w:cs="Calibri"/>
                <w:color w:val="000000"/>
              </w:rPr>
            </w:pPr>
            <w:r>
              <w:rPr>
                <w:rFonts w:ascii="Calibri" w:hAnsi="Calibri" w:cs="Calibri"/>
                <w:color w:val="000000"/>
              </w:rPr>
              <w:t xml:space="preserve">Standard Dev </w:t>
            </w:r>
          </w:p>
        </w:tc>
        <w:tc>
          <w:tcPr>
            <w:tcW w:w="1460" w:type="dxa"/>
            <w:shd w:val="clear" w:color="auto" w:fill="auto"/>
            <w:noWrap/>
            <w:vAlign w:val="bottom"/>
            <w:hideMark/>
          </w:tcPr>
          <w:p w14:paraId="509FF951" w14:textId="77777777" w:rsidR="001F1753" w:rsidRDefault="001F1753">
            <w:pPr>
              <w:jc w:val="right"/>
              <w:rPr>
                <w:rFonts w:ascii="Calibri" w:hAnsi="Calibri" w:cs="Calibri"/>
                <w:color w:val="000000"/>
              </w:rPr>
            </w:pPr>
            <w:r>
              <w:rPr>
                <w:rFonts w:ascii="Calibri" w:hAnsi="Calibri" w:cs="Calibri"/>
                <w:color w:val="000000"/>
              </w:rPr>
              <w:t>37.5290915</w:t>
            </w:r>
          </w:p>
        </w:tc>
        <w:tc>
          <w:tcPr>
            <w:tcW w:w="1500" w:type="dxa"/>
            <w:shd w:val="clear" w:color="auto" w:fill="auto"/>
            <w:noWrap/>
            <w:vAlign w:val="bottom"/>
            <w:hideMark/>
          </w:tcPr>
          <w:p w14:paraId="242C66F4" w14:textId="77777777" w:rsidR="001F1753" w:rsidRDefault="001F1753">
            <w:pPr>
              <w:jc w:val="right"/>
              <w:rPr>
                <w:rFonts w:ascii="Calibri" w:hAnsi="Calibri" w:cs="Calibri"/>
                <w:color w:val="000000"/>
              </w:rPr>
            </w:pPr>
            <w:r>
              <w:rPr>
                <w:rFonts w:ascii="Calibri" w:hAnsi="Calibri" w:cs="Calibri"/>
                <w:color w:val="000000"/>
              </w:rPr>
              <w:t>38</w:t>
            </w:r>
          </w:p>
        </w:tc>
      </w:tr>
    </w:tbl>
    <w:p w14:paraId="1508C04E" w14:textId="77777777" w:rsidR="001F1753" w:rsidRDefault="001F1753" w:rsidP="001F1753">
      <w:pPr>
        <w:pStyle w:val="ListParagraph"/>
        <w:spacing w:after="160" w:line="259" w:lineRule="auto"/>
      </w:pPr>
    </w:p>
    <w:p w14:paraId="7018AEBA" w14:textId="06894D7F" w:rsidR="001F1753" w:rsidRDefault="00EC7D8F" w:rsidP="00FA71EE">
      <w:pPr>
        <w:pStyle w:val="ListParagraph"/>
        <w:numPr>
          <w:ilvl w:val="0"/>
          <w:numId w:val="1"/>
        </w:numPr>
        <w:spacing w:after="160" w:line="259" w:lineRule="auto"/>
      </w:pPr>
      <w:r>
        <w:t>Dexcom Clarity</w:t>
      </w:r>
    </w:p>
    <w:tbl>
      <w:tblPr>
        <w:tblW w:w="49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1493"/>
        <w:gridCol w:w="1500"/>
      </w:tblGrid>
      <w:tr w:rsidR="00456535" w14:paraId="6ECA7166" w14:textId="77777777" w:rsidTr="00456535">
        <w:trPr>
          <w:trHeight w:val="320"/>
          <w:jc w:val="center"/>
        </w:trPr>
        <w:tc>
          <w:tcPr>
            <w:tcW w:w="1980" w:type="dxa"/>
            <w:shd w:val="clear" w:color="auto" w:fill="auto"/>
            <w:noWrap/>
            <w:vAlign w:val="bottom"/>
            <w:hideMark/>
          </w:tcPr>
          <w:p w14:paraId="633C907C" w14:textId="77777777" w:rsidR="00456535" w:rsidRDefault="00456535">
            <w:pPr>
              <w:rPr>
                <w:sz w:val="20"/>
                <w:szCs w:val="20"/>
              </w:rPr>
            </w:pPr>
          </w:p>
        </w:tc>
        <w:tc>
          <w:tcPr>
            <w:tcW w:w="1460" w:type="dxa"/>
            <w:shd w:val="clear" w:color="auto" w:fill="auto"/>
            <w:noWrap/>
            <w:vAlign w:val="bottom"/>
            <w:hideMark/>
          </w:tcPr>
          <w:p w14:paraId="257FD96A" w14:textId="77777777" w:rsidR="00456535" w:rsidRDefault="00456535">
            <w:pPr>
              <w:rPr>
                <w:rFonts w:ascii="Calibri" w:hAnsi="Calibri" w:cs="Calibri"/>
                <w:color w:val="000000"/>
              </w:rPr>
            </w:pPr>
            <w:proofErr w:type="spellStart"/>
            <w:r>
              <w:rPr>
                <w:rFonts w:ascii="Calibri" w:hAnsi="Calibri" w:cs="Calibri"/>
                <w:color w:val="000000"/>
              </w:rPr>
              <w:t>cgmanalysis</w:t>
            </w:r>
            <w:proofErr w:type="spellEnd"/>
          </w:p>
        </w:tc>
        <w:tc>
          <w:tcPr>
            <w:tcW w:w="1500" w:type="dxa"/>
            <w:shd w:val="clear" w:color="auto" w:fill="auto"/>
            <w:noWrap/>
            <w:vAlign w:val="bottom"/>
            <w:hideMark/>
          </w:tcPr>
          <w:p w14:paraId="34C46E5B" w14:textId="77777777" w:rsidR="00456535" w:rsidRDefault="00456535">
            <w:pPr>
              <w:rPr>
                <w:rFonts w:ascii="Calibri" w:hAnsi="Calibri" w:cs="Calibri"/>
                <w:color w:val="000000"/>
              </w:rPr>
            </w:pPr>
            <w:r>
              <w:rPr>
                <w:rFonts w:ascii="Calibri" w:hAnsi="Calibri" w:cs="Calibri"/>
                <w:color w:val="000000"/>
              </w:rPr>
              <w:t>Dexcom Clarity</w:t>
            </w:r>
          </w:p>
        </w:tc>
      </w:tr>
      <w:tr w:rsidR="00456535" w14:paraId="3F92A6DF" w14:textId="77777777" w:rsidTr="00456535">
        <w:trPr>
          <w:trHeight w:val="320"/>
          <w:jc w:val="center"/>
        </w:trPr>
        <w:tc>
          <w:tcPr>
            <w:tcW w:w="1980" w:type="dxa"/>
            <w:shd w:val="clear" w:color="auto" w:fill="auto"/>
            <w:noWrap/>
            <w:vAlign w:val="bottom"/>
            <w:hideMark/>
          </w:tcPr>
          <w:p w14:paraId="676D35D0" w14:textId="77777777" w:rsidR="00456535" w:rsidRDefault="00456535">
            <w:pPr>
              <w:rPr>
                <w:rFonts w:ascii="Calibri" w:hAnsi="Calibri" w:cs="Calibri"/>
                <w:color w:val="000000"/>
              </w:rPr>
            </w:pPr>
            <w:r>
              <w:rPr>
                <w:rFonts w:ascii="Calibri" w:hAnsi="Calibri" w:cs="Calibri"/>
                <w:color w:val="000000"/>
              </w:rPr>
              <w:t xml:space="preserve">Average </w:t>
            </w:r>
          </w:p>
        </w:tc>
        <w:tc>
          <w:tcPr>
            <w:tcW w:w="1460" w:type="dxa"/>
            <w:shd w:val="clear" w:color="auto" w:fill="auto"/>
            <w:noWrap/>
            <w:vAlign w:val="bottom"/>
            <w:hideMark/>
          </w:tcPr>
          <w:p w14:paraId="63B64BCB" w14:textId="77777777" w:rsidR="00456535" w:rsidRDefault="00456535">
            <w:pPr>
              <w:jc w:val="right"/>
              <w:rPr>
                <w:rFonts w:ascii="Calibri" w:hAnsi="Calibri" w:cs="Calibri"/>
                <w:color w:val="000000"/>
              </w:rPr>
            </w:pPr>
            <w:r>
              <w:rPr>
                <w:rFonts w:ascii="Calibri" w:hAnsi="Calibri" w:cs="Calibri"/>
                <w:color w:val="000000"/>
              </w:rPr>
              <w:t>175.6790404</w:t>
            </w:r>
          </w:p>
        </w:tc>
        <w:tc>
          <w:tcPr>
            <w:tcW w:w="1500" w:type="dxa"/>
            <w:shd w:val="clear" w:color="auto" w:fill="auto"/>
            <w:noWrap/>
            <w:vAlign w:val="bottom"/>
            <w:hideMark/>
          </w:tcPr>
          <w:p w14:paraId="6386A5C7" w14:textId="77777777" w:rsidR="00456535" w:rsidRDefault="00456535">
            <w:pPr>
              <w:jc w:val="right"/>
              <w:rPr>
                <w:rFonts w:ascii="Calibri" w:hAnsi="Calibri" w:cs="Calibri"/>
                <w:color w:val="000000"/>
              </w:rPr>
            </w:pPr>
            <w:r>
              <w:rPr>
                <w:rFonts w:ascii="Calibri" w:hAnsi="Calibri" w:cs="Calibri"/>
                <w:color w:val="000000"/>
              </w:rPr>
              <w:t>176</w:t>
            </w:r>
          </w:p>
        </w:tc>
      </w:tr>
      <w:tr w:rsidR="00456535" w14:paraId="472F834C" w14:textId="77777777" w:rsidTr="00456535">
        <w:trPr>
          <w:trHeight w:val="320"/>
          <w:jc w:val="center"/>
        </w:trPr>
        <w:tc>
          <w:tcPr>
            <w:tcW w:w="1980" w:type="dxa"/>
            <w:shd w:val="clear" w:color="auto" w:fill="auto"/>
            <w:noWrap/>
            <w:vAlign w:val="bottom"/>
            <w:hideMark/>
          </w:tcPr>
          <w:p w14:paraId="7818A235" w14:textId="77777777" w:rsidR="00456535" w:rsidRDefault="00456535">
            <w:pPr>
              <w:rPr>
                <w:rFonts w:ascii="Calibri" w:hAnsi="Calibri" w:cs="Calibri"/>
                <w:color w:val="000000"/>
              </w:rPr>
            </w:pPr>
            <w:r>
              <w:rPr>
                <w:rFonts w:ascii="Calibri" w:hAnsi="Calibri" w:cs="Calibri"/>
                <w:color w:val="000000"/>
              </w:rPr>
              <w:t xml:space="preserve">Standard Dev </w:t>
            </w:r>
          </w:p>
        </w:tc>
        <w:tc>
          <w:tcPr>
            <w:tcW w:w="1460" w:type="dxa"/>
            <w:shd w:val="clear" w:color="auto" w:fill="auto"/>
            <w:noWrap/>
            <w:vAlign w:val="bottom"/>
            <w:hideMark/>
          </w:tcPr>
          <w:p w14:paraId="6413CC5A" w14:textId="77777777" w:rsidR="00456535" w:rsidRDefault="00456535">
            <w:pPr>
              <w:jc w:val="right"/>
              <w:rPr>
                <w:rFonts w:ascii="Calibri" w:hAnsi="Calibri" w:cs="Calibri"/>
                <w:color w:val="000000"/>
              </w:rPr>
            </w:pPr>
            <w:r>
              <w:rPr>
                <w:rFonts w:ascii="Calibri" w:hAnsi="Calibri" w:cs="Calibri"/>
                <w:color w:val="000000"/>
              </w:rPr>
              <w:t>67.09674726</w:t>
            </w:r>
          </w:p>
        </w:tc>
        <w:tc>
          <w:tcPr>
            <w:tcW w:w="1500" w:type="dxa"/>
            <w:shd w:val="clear" w:color="auto" w:fill="auto"/>
            <w:noWrap/>
            <w:vAlign w:val="bottom"/>
            <w:hideMark/>
          </w:tcPr>
          <w:p w14:paraId="669397B2" w14:textId="77777777" w:rsidR="00456535" w:rsidRDefault="00456535">
            <w:pPr>
              <w:jc w:val="right"/>
              <w:rPr>
                <w:rFonts w:ascii="Calibri" w:hAnsi="Calibri" w:cs="Calibri"/>
                <w:color w:val="000000"/>
              </w:rPr>
            </w:pPr>
            <w:r>
              <w:rPr>
                <w:rFonts w:ascii="Calibri" w:hAnsi="Calibri" w:cs="Calibri"/>
                <w:color w:val="000000"/>
              </w:rPr>
              <w:t>68</w:t>
            </w:r>
          </w:p>
        </w:tc>
      </w:tr>
      <w:tr w:rsidR="00456535" w14:paraId="04393B6F" w14:textId="77777777" w:rsidTr="00456535">
        <w:trPr>
          <w:trHeight w:val="320"/>
          <w:jc w:val="center"/>
        </w:trPr>
        <w:tc>
          <w:tcPr>
            <w:tcW w:w="1980" w:type="dxa"/>
            <w:shd w:val="clear" w:color="auto" w:fill="auto"/>
            <w:noWrap/>
            <w:vAlign w:val="bottom"/>
            <w:hideMark/>
          </w:tcPr>
          <w:p w14:paraId="04CCC937" w14:textId="77777777" w:rsidR="00456535" w:rsidRDefault="00456535">
            <w:pPr>
              <w:rPr>
                <w:rFonts w:ascii="Calibri" w:hAnsi="Calibri" w:cs="Calibri"/>
                <w:color w:val="000000"/>
              </w:rPr>
            </w:pPr>
            <w:r>
              <w:rPr>
                <w:rFonts w:ascii="Calibri" w:hAnsi="Calibri" w:cs="Calibri"/>
                <w:color w:val="000000"/>
              </w:rPr>
              <w:t>Time in Range</w:t>
            </w:r>
          </w:p>
        </w:tc>
        <w:tc>
          <w:tcPr>
            <w:tcW w:w="1460" w:type="dxa"/>
            <w:shd w:val="clear" w:color="auto" w:fill="auto"/>
            <w:noWrap/>
            <w:vAlign w:val="bottom"/>
            <w:hideMark/>
          </w:tcPr>
          <w:p w14:paraId="3F4FE4D9" w14:textId="77777777" w:rsidR="00456535" w:rsidRDefault="00456535">
            <w:pPr>
              <w:jc w:val="right"/>
              <w:rPr>
                <w:rFonts w:ascii="Calibri" w:hAnsi="Calibri" w:cs="Calibri"/>
                <w:color w:val="000000"/>
              </w:rPr>
            </w:pPr>
            <w:r>
              <w:rPr>
                <w:rFonts w:ascii="Calibri" w:hAnsi="Calibri" w:cs="Calibri"/>
                <w:color w:val="000000"/>
              </w:rPr>
              <w:t>55.65656566</w:t>
            </w:r>
          </w:p>
        </w:tc>
        <w:tc>
          <w:tcPr>
            <w:tcW w:w="1500" w:type="dxa"/>
            <w:shd w:val="clear" w:color="auto" w:fill="auto"/>
            <w:noWrap/>
            <w:vAlign w:val="bottom"/>
            <w:hideMark/>
          </w:tcPr>
          <w:p w14:paraId="770B3690" w14:textId="77777777" w:rsidR="00456535" w:rsidRDefault="00456535">
            <w:pPr>
              <w:jc w:val="right"/>
              <w:rPr>
                <w:rFonts w:ascii="Calibri" w:hAnsi="Calibri" w:cs="Calibri"/>
                <w:color w:val="000000"/>
              </w:rPr>
            </w:pPr>
            <w:r>
              <w:rPr>
                <w:rFonts w:ascii="Calibri" w:hAnsi="Calibri" w:cs="Calibri"/>
                <w:color w:val="000000"/>
              </w:rPr>
              <w:t>56</w:t>
            </w:r>
          </w:p>
        </w:tc>
      </w:tr>
    </w:tbl>
    <w:p w14:paraId="6A84EE89" w14:textId="2E02F09B" w:rsidR="00D00441" w:rsidRDefault="00D00441" w:rsidP="00D00441">
      <w:pPr>
        <w:pStyle w:val="ListParagraph"/>
        <w:spacing w:after="160" w:line="259" w:lineRule="auto"/>
      </w:pPr>
    </w:p>
    <w:p w14:paraId="6C86FFD0" w14:textId="3A785C76" w:rsidR="00D00441" w:rsidRDefault="003300F1" w:rsidP="00FA71EE">
      <w:pPr>
        <w:pStyle w:val="ListParagraph"/>
        <w:numPr>
          <w:ilvl w:val="0"/>
          <w:numId w:val="1"/>
        </w:numPr>
        <w:spacing w:after="160" w:line="259" w:lineRule="auto"/>
      </w:pPr>
      <w:proofErr w:type="spellStart"/>
      <w:r>
        <w:t>Diasend</w:t>
      </w:r>
      <w:proofErr w:type="spellEnd"/>
    </w:p>
    <w:tbl>
      <w:tblPr>
        <w:tblW w:w="509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1493"/>
        <w:gridCol w:w="1650"/>
      </w:tblGrid>
      <w:tr w:rsidR="003300F1" w14:paraId="760E08E4" w14:textId="77777777" w:rsidTr="003300F1">
        <w:trPr>
          <w:trHeight w:val="320"/>
          <w:jc w:val="center"/>
        </w:trPr>
        <w:tc>
          <w:tcPr>
            <w:tcW w:w="1980" w:type="dxa"/>
            <w:shd w:val="clear" w:color="auto" w:fill="auto"/>
            <w:noWrap/>
            <w:vAlign w:val="bottom"/>
            <w:hideMark/>
          </w:tcPr>
          <w:p w14:paraId="672FCA61" w14:textId="77777777" w:rsidR="003300F1" w:rsidRDefault="003300F1">
            <w:pPr>
              <w:rPr>
                <w:sz w:val="20"/>
                <w:szCs w:val="20"/>
              </w:rPr>
            </w:pPr>
          </w:p>
        </w:tc>
        <w:tc>
          <w:tcPr>
            <w:tcW w:w="1460" w:type="dxa"/>
            <w:shd w:val="clear" w:color="auto" w:fill="auto"/>
            <w:noWrap/>
            <w:vAlign w:val="bottom"/>
            <w:hideMark/>
          </w:tcPr>
          <w:p w14:paraId="2F73CDC5" w14:textId="77777777" w:rsidR="003300F1" w:rsidRDefault="003300F1">
            <w:pPr>
              <w:rPr>
                <w:rFonts w:ascii="Calibri" w:hAnsi="Calibri" w:cs="Calibri"/>
                <w:color w:val="000000"/>
              </w:rPr>
            </w:pPr>
            <w:proofErr w:type="spellStart"/>
            <w:r>
              <w:rPr>
                <w:rFonts w:ascii="Calibri" w:hAnsi="Calibri" w:cs="Calibri"/>
                <w:color w:val="000000"/>
              </w:rPr>
              <w:t>cgmanalysis</w:t>
            </w:r>
            <w:proofErr w:type="spellEnd"/>
          </w:p>
        </w:tc>
        <w:tc>
          <w:tcPr>
            <w:tcW w:w="1650" w:type="dxa"/>
            <w:shd w:val="clear" w:color="auto" w:fill="auto"/>
            <w:noWrap/>
            <w:vAlign w:val="bottom"/>
            <w:hideMark/>
          </w:tcPr>
          <w:p w14:paraId="08A9D2F0" w14:textId="77777777" w:rsidR="003300F1" w:rsidRDefault="003300F1">
            <w:pPr>
              <w:rPr>
                <w:rFonts w:ascii="Calibri" w:hAnsi="Calibri" w:cs="Calibri"/>
                <w:color w:val="000000"/>
              </w:rPr>
            </w:pPr>
            <w:proofErr w:type="spellStart"/>
            <w:r>
              <w:rPr>
                <w:rFonts w:ascii="Calibri" w:hAnsi="Calibri" w:cs="Calibri"/>
                <w:color w:val="000000"/>
              </w:rPr>
              <w:t>Diasend</w:t>
            </w:r>
            <w:proofErr w:type="spellEnd"/>
          </w:p>
        </w:tc>
      </w:tr>
      <w:tr w:rsidR="003300F1" w14:paraId="770C9943" w14:textId="77777777" w:rsidTr="003300F1">
        <w:trPr>
          <w:trHeight w:val="320"/>
          <w:jc w:val="center"/>
        </w:trPr>
        <w:tc>
          <w:tcPr>
            <w:tcW w:w="1980" w:type="dxa"/>
            <w:shd w:val="clear" w:color="auto" w:fill="auto"/>
            <w:noWrap/>
            <w:vAlign w:val="bottom"/>
            <w:hideMark/>
          </w:tcPr>
          <w:p w14:paraId="13780C84" w14:textId="77777777" w:rsidR="003300F1" w:rsidRDefault="003300F1">
            <w:pPr>
              <w:rPr>
                <w:rFonts w:ascii="Calibri" w:hAnsi="Calibri" w:cs="Calibri"/>
                <w:color w:val="000000"/>
              </w:rPr>
            </w:pPr>
            <w:r>
              <w:rPr>
                <w:rFonts w:ascii="Calibri" w:hAnsi="Calibri" w:cs="Calibri"/>
                <w:color w:val="000000"/>
              </w:rPr>
              <w:t xml:space="preserve"># Sensor Values </w:t>
            </w:r>
          </w:p>
        </w:tc>
        <w:tc>
          <w:tcPr>
            <w:tcW w:w="1460" w:type="dxa"/>
            <w:shd w:val="clear" w:color="auto" w:fill="auto"/>
            <w:noWrap/>
            <w:vAlign w:val="bottom"/>
            <w:hideMark/>
          </w:tcPr>
          <w:p w14:paraId="7F84D6D3" w14:textId="77777777" w:rsidR="003300F1" w:rsidRDefault="003300F1">
            <w:pPr>
              <w:jc w:val="right"/>
              <w:rPr>
                <w:rFonts w:ascii="Calibri" w:hAnsi="Calibri" w:cs="Calibri"/>
                <w:color w:val="000000"/>
              </w:rPr>
            </w:pPr>
            <w:r>
              <w:rPr>
                <w:rFonts w:ascii="Calibri" w:hAnsi="Calibri" w:cs="Calibri"/>
                <w:color w:val="000000"/>
              </w:rPr>
              <w:t>184</w:t>
            </w:r>
          </w:p>
        </w:tc>
        <w:tc>
          <w:tcPr>
            <w:tcW w:w="1650" w:type="dxa"/>
            <w:shd w:val="clear" w:color="auto" w:fill="auto"/>
            <w:noWrap/>
            <w:vAlign w:val="bottom"/>
            <w:hideMark/>
          </w:tcPr>
          <w:p w14:paraId="263269AB" w14:textId="77777777" w:rsidR="003300F1" w:rsidRDefault="003300F1">
            <w:pPr>
              <w:jc w:val="right"/>
              <w:rPr>
                <w:rFonts w:ascii="Calibri" w:hAnsi="Calibri" w:cs="Calibri"/>
                <w:color w:val="000000"/>
              </w:rPr>
            </w:pPr>
            <w:r>
              <w:rPr>
                <w:rFonts w:ascii="Calibri" w:hAnsi="Calibri" w:cs="Calibri"/>
                <w:color w:val="000000"/>
              </w:rPr>
              <w:t>184</w:t>
            </w:r>
          </w:p>
        </w:tc>
      </w:tr>
      <w:tr w:rsidR="003300F1" w14:paraId="3423F346" w14:textId="77777777" w:rsidTr="003300F1">
        <w:trPr>
          <w:trHeight w:val="320"/>
          <w:jc w:val="center"/>
        </w:trPr>
        <w:tc>
          <w:tcPr>
            <w:tcW w:w="1980" w:type="dxa"/>
            <w:shd w:val="clear" w:color="auto" w:fill="auto"/>
            <w:noWrap/>
            <w:vAlign w:val="bottom"/>
            <w:hideMark/>
          </w:tcPr>
          <w:p w14:paraId="39609EDE" w14:textId="77777777" w:rsidR="003300F1" w:rsidRDefault="003300F1">
            <w:pPr>
              <w:rPr>
                <w:rFonts w:ascii="Calibri" w:hAnsi="Calibri" w:cs="Calibri"/>
                <w:color w:val="000000"/>
              </w:rPr>
            </w:pPr>
            <w:r>
              <w:rPr>
                <w:rFonts w:ascii="Calibri" w:hAnsi="Calibri" w:cs="Calibri"/>
                <w:color w:val="000000"/>
              </w:rPr>
              <w:t xml:space="preserve">Highest </w:t>
            </w:r>
          </w:p>
        </w:tc>
        <w:tc>
          <w:tcPr>
            <w:tcW w:w="1460" w:type="dxa"/>
            <w:shd w:val="clear" w:color="auto" w:fill="auto"/>
            <w:noWrap/>
            <w:vAlign w:val="bottom"/>
            <w:hideMark/>
          </w:tcPr>
          <w:p w14:paraId="4ABB8A7B" w14:textId="77777777" w:rsidR="003300F1" w:rsidRDefault="003300F1">
            <w:pPr>
              <w:jc w:val="right"/>
              <w:rPr>
                <w:rFonts w:ascii="Calibri" w:hAnsi="Calibri" w:cs="Calibri"/>
                <w:color w:val="000000"/>
              </w:rPr>
            </w:pPr>
            <w:r>
              <w:rPr>
                <w:rFonts w:ascii="Calibri" w:hAnsi="Calibri" w:cs="Calibri"/>
                <w:color w:val="000000"/>
              </w:rPr>
              <w:t>411</w:t>
            </w:r>
          </w:p>
        </w:tc>
        <w:tc>
          <w:tcPr>
            <w:tcW w:w="1650" w:type="dxa"/>
            <w:shd w:val="clear" w:color="auto" w:fill="auto"/>
            <w:noWrap/>
            <w:vAlign w:val="bottom"/>
            <w:hideMark/>
          </w:tcPr>
          <w:p w14:paraId="17BC76BD" w14:textId="77777777" w:rsidR="003300F1" w:rsidRDefault="003300F1">
            <w:pPr>
              <w:jc w:val="right"/>
              <w:rPr>
                <w:rFonts w:ascii="Calibri" w:hAnsi="Calibri" w:cs="Calibri"/>
                <w:color w:val="000000"/>
              </w:rPr>
            </w:pPr>
            <w:r>
              <w:rPr>
                <w:rFonts w:ascii="Calibri" w:hAnsi="Calibri" w:cs="Calibri"/>
                <w:color w:val="000000"/>
              </w:rPr>
              <w:t>411</w:t>
            </w:r>
          </w:p>
        </w:tc>
      </w:tr>
      <w:tr w:rsidR="003300F1" w14:paraId="3B3594CF" w14:textId="77777777" w:rsidTr="003300F1">
        <w:trPr>
          <w:trHeight w:val="320"/>
          <w:jc w:val="center"/>
        </w:trPr>
        <w:tc>
          <w:tcPr>
            <w:tcW w:w="1980" w:type="dxa"/>
            <w:shd w:val="clear" w:color="auto" w:fill="auto"/>
            <w:noWrap/>
            <w:vAlign w:val="bottom"/>
            <w:hideMark/>
          </w:tcPr>
          <w:p w14:paraId="62388A43" w14:textId="77777777" w:rsidR="003300F1" w:rsidRDefault="003300F1">
            <w:pPr>
              <w:rPr>
                <w:rFonts w:ascii="Calibri" w:hAnsi="Calibri" w:cs="Calibri"/>
                <w:color w:val="000000"/>
              </w:rPr>
            </w:pPr>
            <w:r>
              <w:rPr>
                <w:rFonts w:ascii="Calibri" w:hAnsi="Calibri" w:cs="Calibri"/>
                <w:color w:val="000000"/>
              </w:rPr>
              <w:t xml:space="preserve">Lowest </w:t>
            </w:r>
          </w:p>
        </w:tc>
        <w:tc>
          <w:tcPr>
            <w:tcW w:w="1460" w:type="dxa"/>
            <w:shd w:val="clear" w:color="auto" w:fill="auto"/>
            <w:noWrap/>
            <w:vAlign w:val="bottom"/>
            <w:hideMark/>
          </w:tcPr>
          <w:p w14:paraId="2E1D1145" w14:textId="77777777" w:rsidR="003300F1" w:rsidRDefault="003300F1">
            <w:pPr>
              <w:jc w:val="right"/>
              <w:rPr>
                <w:rFonts w:ascii="Calibri" w:hAnsi="Calibri" w:cs="Calibri"/>
                <w:color w:val="000000"/>
              </w:rPr>
            </w:pPr>
            <w:r>
              <w:rPr>
                <w:rFonts w:ascii="Calibri" w:hAnsi="Calibri" w:cs="Calibri"/>
                <w:color w:val="000000"/>
              </w:rPr>
              <w:t>54</w:t>
            </w:r>
          </w:p>
        </w:tc>
        <w:tc>
          <w:tcPr>
            <w:tcW w:w="1650" w:type="dxa"/>
            <w:shd w:val="clear" w:color="auto" w:fill="auto"/>
            <w:noWrap/>
            <w:vAlign w:val="bottom"/>
            <w:hideMark/>
          </w:tcPr>
          <w:p w14:paraId="2C2C513E" w14:textId="77777777" w:rsidR="003300F1" w:rsidRDefault="003300F1">
            <w:pPr>
              <w:jc w:val="right"/>
              <w:rPr>
                <w:rFonts w:ascii="Calibri" w:hAnsi="Calibri" w:cs="Calibri"/>
                <w:color w:val="000000"/>
              </w:rPr>
            </w:pPr>
            <w:r>
              <w:rPr>
                <w:rFonts w:ascii="Calibri" w:hAnsi="Calibri" w:cs="Calibri"/>
                <w:color w:val="000000"/>
              </w:rPr>
              <w:t>54</w:t>
            </w:r>
          </w:p>
        </w:tc>
      </w:tr>
      <w:tr w:rsidR="003300F1" w14:paraId="479319BF" w14:textId="77777777" w:rsidTr="003300F1">
        <w:trPr>
          <w:trHeight w:val="320"/>
          <w:jc w:val="center"/>
        </w:trPr>
        <w:tc>
          <w:tcPr>
            <w:tcW w:w="1980" w:type="dxa"/>
            <w:shd w:val="clear" w:color="auto" w:fill="auto"/>
            <w:noWrap/>
            <w:vAlign w:val="bottom"/>
            <w:hideMark/>
          </w:tcPr>
          <w:p w14:paraId="119AA883" w14:textId="77777777" w:rsidR="003300F1" w:rsidRDefault="003300F1">
            <w:pPr>
              <w:rPr>
                <w:rFonts w:ascii="Calibri" w:hAnsi="Calibri" w:cs="Calibri"/>
                <w:color w:val="000000"/>
              </w:rPr>
            </w:pPr>
            <w:r>
              <w:rPr>
                <w:rFonts w:ascii="Calibri" w:hAnsi="Calibri" w:cs="Calibri"/>
                <w:color w:val="000000"/>
              </w:rPr>
              <w:t xml:space="preserve">Average </w:t>
            </w:r>
          </w:p>
        </w:tc>
        <w:tc>
          <w:tcPr>
            <w:tcW w:w="1460" w:type="dxa"/>
            <w:shd w:val="clear" w:color="auto" w:fill="auto"/>
            <w:noWrap/>
            <w:vAlign w:val="bottom"/>
            <w:hideMark/>
          </w:tcPr>
          <w:p w14:paraId="753F5EDC" w14:textId="77777777" w:rsidR="003300F1" w:rsidRDefault="003300F1">
            <w:pPr>
              <w:jc w:val="right"/>
              <w:rPr>
                <w:rFonts w:ascii="Calibri" w:hAnsi="Calibri" w:cs="Calibri"/>
                <w:color w:val="000000"/>
              </w:rPr>
            </w:pPr>
            <w:r>
              <w:rPr>
                <w:rFonts w:ascii="Calibri" w:hAnsi="Calibri" w:cs="Calibri"/>
                <w:color w:val="000000"/>
              </w:rPr>
              <w:t>193.2282609</w:t>
            </w:r>
          </w:p>
        </w:tc>
        <w:tc>
          <w:tcPr>
            <w:tcW w:w="1650" w:type="dxa"/>
            <w:shd w:val="clear" w:color="auto" w:fill="auto"/>
            <w:noWrap/>
            <w:vAlign w:val="bottom"/>
            <w:hideMark/>
          </w:tcPr>
          <w:p w14:paraId="1B2723BF" w14:textId="77777777" w:rsidR="003300F1" w:rsidRDefault="003300F1">
            <w:pPr>
              <w:jc w:val="right"/>
              <w:rPr>
                <w:rFonts w:ascii="Calibri" w:hAnsi="Calibri" w:cs="Calibri"/>
                <w:color w:val="000000"/>
              </w:rPr>
            </w:pPr>
            <w:r>
              <w:rPr>
                <w:rFonts w:ascii="Calibri" w:hAnsi="Calibri" w:cs="Calibri"/>
                <w:color w:val="000000"/>
              </w:rPr>
              <w:t>193</w:t>
            </w:r>
          </w:p>
        </w:tc>
      </w:tr>
      <w:tr w:rsidR="003300F1" w14:paraId="17AC8139" w14:textId="77777777" w:rsidTr="003300F1">
        <w:trPr>
          <w:trHeight w:val="320"/>
          <w:jc w:val="center"/>
        </w:trPr>
        <w:tc>
          <w:tcPr>
            <w:tcW w:w="1980" w:type="dxa"/>
            <w:shd w:val="clear" w:color="auto" w:fill="auto"/>
            <w:noWrap/>
            <w:vAlign w:val="bottom"/>
            <w:hideMark/>
          </w:tcPr>
          <w:p w14:paraId="714F998A" w14:textId="77777777" w:rsidR="003300F1" w:rsidRDefault="003300F1">
            <w:pPr>
              <w:rPr>
                <w:rFonts w:ascii="Calibri" w:hAnsi="Calibri" w:cs="Calibri"/>
                <w:color w:val="000000"/>
              </w:rPr>
            </w:pPr>
            <w:r>
              <w:rPr>
                <w:rFonts w:ascii="Calibri" w:hAnsi="Calibri" w:cs="Calibri"/>
                <w:color w:val="000000"/>
              </w:rPr>
              <w:t xml:space="preserve">Standard Dev </w:t>
            </w:r>
          </w:p>
        </w:tc>
        <w:tc>
          <w:tcPr>
            <w:tcW w:w="1460" w:type="dxa"/>
            <w:shd w:val="clear" w:color="auto" w:fill="auto"/>
            <w:noWrap/>
            <w:vAlign w:val="bottom"/>
            <w:hideMark/>
          </w:tcPr>
          <w:p w14:paraId="15C22538" w14:textId="77777777" w:rsidR="003300F1" w:rsidRDefault="003300F1">
            <w:pPr>
              <w:jc w:val="right"/>
              <w:rPr>
                <w:rFonts w:ascii="Calibri" w:hAnsi="Calibri" w:cs="Calibri"/>
                <w:color w:val="000000"/>
              </w:rPr>
            </w:pPr>
            <w:r>
              <w:rPr>
                <w:rFonts w:ascii="Calibri" w:hAnsi="Calibri" w:cs="Calibri"/>
                <w:color w:val="000000"/>
              </w:rPr>
              <w:t>89.66532836</w:t>
            </w:r>
          </w:p>
        </w:tc>
        <w:tc>
          <w:tcPr>
            <w:tcW w:w="1650" w:type="dxa"/>
            <w:shd w:val="clear" w:color="auto" w:fill="auto"/>
            <w:noWrap/>
            <w:vAlign w:val="bottom"/>
            <w:hideMark/>
          </w:tcPr>
          <w:p w14:paraId="541A7FFA" w14:textId="77777777" w:rsidR="003300F1" w:rsidRDefault="003300F1">
            <w:pPr>
              <w:jc w:val="right"/>
              <w:rPr>
                <w:rFonts w:ascii="Calibri" w:hAnsi="Calibri" w:cs="Calibri"/>
                <w:color w:val="000000"/>
              </w:rPr>
            </w:pPr>
            <w:r>
              <w:rPr>
                <w:rFonts w:ascii="Calibri" w:hAnsi="Calibri" w:cs="Calibri"/>
                <w:color w:val="000000"/>
              </w:rPr>
              <w:t>89</w:t>
            </w:r>
          </w:p>
        </w:tc>
      </w:tr>
      <w:tr w:rsidR="003300F1" w14:paraId="28000076" w14:textId="77777777" w:rsidTr="003300F1">
        <w:trPr>
          <w:trHeight w:val="320"/>
          <w:jc w:val="center"/>
        </w:trPr>
        <w:tc>
          <w:tcPr>
            <w:tcW w:w="1980" w:type="dxa"/>
            <w:shd w:val="clear" w:color="auto" w:fill="auto"/>
            <w:noWrap/>
            <w:vAlign w:val="bottom"/>
            <w:hideMark/>
          </w:tcPr>
          <w:p w14:paraId="4FE634A8" w14:textId="77777777" w:rsidR="003300F1" w:rsidRDefault="003300F1">
            <w:pPr>
              <w:rPr>
                <w:rFonts w:ascii="Calibri" w:hAnsi="Calibri" w:cs="Calibri"/>
                <w:color w:val="000000"/>
              </w:rPr>
            </w:pPr>
            <w:r>
              <w:rPr>
                <w:rFonts w:ascii="Calibri" w:hAnsi="Calibri" w:cs="Calibri"/>
                <w:color w:val="000000"/>
              </w:rPr>
              <w:t>Values above 200</w:t>
            </w:r>
          </w:p>
        </w:tc>
        <w:tc>
          <w:tcPr>
            <w:tcW w:w="1460" w:type="dxa"/>
            <w:shd w:val="clear" w:color="auto" w:fill="auto"/>
            <w:noWrap/>
            <w:vAlign w:val="bottom"/>
            <w:hideMark/>
          </w:tcPr>
          <w:p w14:paraId="4D7EFFC6" w14:textId="77777777" w:rsidR="003300F1" w:rsidRDefault="003300F1">
            <w:pPr>
              <w:jc w:val="right"/>
              <w:rPr>
                <w:rFonts w:ascii="Calibri" w:hAnsi="Calibri" w:cs="Calibri"/>
                <w:color w:val="000000"/>
              </w:rPr>
            </w:pPr>
            <w:r>
              <w:rPr>
                <w:rFonts w:ascii="Calibri" w:hAnsi="Calibri" w:cs="Calibri"/>
                <w:color w:val="000000"/>
              </w:rPr>
              <w:t>44.56521739</w:t>
            </w:r>
          </w:p>
        </w:tc>
        <w:tc>
          <w:tcPr>
            <w:tcW w:w="1650" w:type="dxa"/>
            <w:shd w:val="clear" w:color="auto" w:fill="auto"/>
            <w:noWrap/>
            <w:vAlign w:val="bottom"/>
            <w:hideMark/>
          </w:tcPr>
          <w:p w14:paraId="1C273A9B" w14:textId="77777777" w:rsidR="003300F1" w:rsidRDefault="003300F1">
            <w:pPr>
              <w:rPr>
                <w:rFonts w:ascii="Calibri" w:hAnsi="Calibri" w:cs="Calibri"/>
                <w:color w:val="000000"/>
              </w:rPr>
            </w:pPr>
            <w:r>
              <w:rPr>
                <w:rFonts w:ascii="Calibri" w:hAnsi="Calibri" w:cs="Calibri"/>
                <w:color w:val="000000"/>
              </w:rPr>
              <w:t>82/184 (44.57%)</w:t>
            </w:r>
          </w:p>
        </w:tc>
      </w:tr>
    </w:tbl>
    <w:p w14:paraId="4CD6546E" w14:textId="36970FE1" w:rsidR="0015663E" w:rsidRDefault="0015663E" w:rsidP="001A2971">
      <w:pPr>
        <w:spacing w:after="160" w:line="259" w:lineRule="auto"/>
      </w:pPr>
    </w:p>
    <w:sectPr w:rsidR="0015663E">
      <w:footerReference w:type="even" r:id="rId8"/>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54FD564" w14:textId="77777777" w:rsidR="00AB335F" w:rsidRDefault="00AB335F">
      <w:r>
        <w:separator/>
      </w:r>
    </w:p>
  </w:endnote>
  <w:endnote w:type="continuationSeparator" w:id="0">
    <w:p w14:paraId="6EB6593D" w14:textId="77777777" w:rsidR="00AB335F" w:rsidRDefault="00AB33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1002AFF" w:usb1="C000ACFF" w:usb2="00000009" w:usb3="00000000" w:csb0="000001FF" w:csb1="00000000"/>
  </w:font>
  <w:font w:name="Segoe UI">
    <w:altName w:val="Calibri"/>
    <w:panose1 w:val="020B0604020202020204"/>
    <w:charset w:val="00"/>
    <w:family w:val="swiss"/>
    <w:pitch w:val="variable"/>
    <w:sig w:usb0="E10022FF" w:usb1="C000E47F" w:usb2="00000029" w:usb3="00000000" w:csb0="000001D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7CC854" w14:textId="77777777" w:rsidR="00266B62" w:rsidRDefault="00266B62" w:rsidP="00EE605D">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B1E20AC" w14:textId="77777777" w:rsidR="00266B62" w:rsidRDefault="00266B62" w:rsidP="00EE605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DDC530" w14:textId="246E7D9C" w:rsidR="00266B62" w:rsidRPr="00D12359" w:rsidRDefault="00266B62">
    <w:pPr>
      <w:pStyle w:val="Footer"/>
      <w:jc w:val="center"/>
      <w:rPr>
        <w:color w:val="000000" w:themeColor="text1"/>
      </w:rPr>
    </w:pPr>
    <w:r w:rsidRPr="00D12359">
      <w:rPr>
        <w:color w:val="000000" w:themeColor="text1"/>
      </w:rPr>
      <w:t xml:space="preserve">Page </w:t>
    </w:r>
    <w:r w:rsidRPr="00D12359">
      <w:rPr>
        <w:color w:val="000000" w:themeColor="text1"/>
      </w:rPr>
      <w:fldChar w:fldCharType="begin"/>
    </w:r>
    <w:r w:rsidRPr="00D12359">
      <w:rPr>
        <w:color w:val="000000" w:themeColor="text1"/>
      </w:rPr>
      <w:instrText xml:space="preserve"> PAGE  \* Arabic  \* MERGEFORMAT </w:instrText>
    </w:r>
    <w:r w:rsidRPr="00D12359">
      <w:rPr>
        <w:color w:val="000000" w:themeColor="text1"/>
      </w:rPr>
      <w:fldChar w:fldCharType="separate"/>
    </w:r>
    <w:r w:rsidR="00301B4E">
      <w:rPr>
        <w:noProof/>
        <w:color w:val="000000" w:themeColor="text1"/>
      </w:rPr>
      <w:t>1</w:t>
    </w:r>
    <w:r w:rsidRPr="00D12359">
      <w:rPr>
        <w:color w:val="000000" w:themeColor="text1"/>
      </w:rPr>
      <w:fldChar w:fldCharType="end"/>
    </w:r>
    <w:r w:rsidRPr="00D12359">
      <w:rPr>
        <w:color w:val="000000" w:themeColor="text1"/>
      </w:rPr>
      <w:t xml:space="preserve"> of </w:t>
    </w:r>
    <w:r w:rsidRPr="00D12359">
      <w:rPr>
        <w:color w:val="000000" w:themeColor="text1"/>
      </w:rPr>
      <w:fldChar w:fldCharType="begin"/>
    </w:r>
    <w:r w:rsidRPr="00D12359">
      <w:rPr>
        <w:color w:val="000000" w:themeColor="text1"/>
      </w:rPr>
      <w:instrText xml:space="preserve"> NUMPAGES  \* Arabic  \* MERGEFORMAT </w:instrText>
    </w:r>
    <w:r w:rsidRPr="00D12359">
      <w:rPr>
        <w:color w:val="000000" w:themeColor="text1"/>
      </w:rPr>
      <w:fldChar w:fldCharType="separate"/>
    </w:r>
    <w:r w:rsidR="00301B4E">
      <w:rPr>
        <w:noProof/>
        <w:color w:val="000000" w:themeColor="text1"/>
      </w:rPr>
      <w:t>20</w:t>
    </w:r>
    <w:r w:rsidRPr="00D12359">
      <w:rPr>
        <w:color w:val="000000" w:themeColor="text1"/>
      </w:rPr>
      <w:fldChar w:fldCharType="end"/>
    </w:r>
  </w:p>
  <w:p w14:paraId="45E293E2" w14:textId="77777777" w:rsidR="00266B62" w:rsidRPr="00D12359" w:rsidRDefault="00266B62" w:rsidP="00EE605D">
    <w:pPr>
      <w:pStyle w:val="Footer"/>
      <w:ind w:right="360"/>
      <w:rPr>
        <w:color w:val="000000" w:themeColor="text1"/>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E428C6" w14:textId="77777777" w:rsidR="00AB335F" w:rsidRDefault="00AB335F">
      <w:r>
        <w:separator/>
      </w:r>
    </w:p>
  </w:footnote>
  <w:footnote w:type="continuationSeparator" w:id="0">
    <w:p w14:paraId="014D9624" w14:textId="77777777" w:rsidR="00AB335F" w:rsidRDefault="00AB335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3B0D92"/>
    <w:multiLevelType w:val="hybridMultilevel"/>
    <w:tmpl w:val="6CEE8114"/>
    <w:lvl w:ilvl="0" w:tplc="7B4A634E">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96"/>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ew5deazr829xa7eftdk5xedaw2fxvztpeedf&quot;&gt;My EndNote Library&lt;record-ids&gt;&lt;item&gt;28&lt;/item&gt;&lt;/record-ids&gt;&lt;/item&gt;&lt;/Libraries&gt;"/>
  </w:docVars>
  <w:rsids>
    <w:rsidRoot w:val="00393394"/>
    <w:rsid w:val="00000DDC"/>
    <w:rsid w:val="00001326"/>
    <w:rsid w:val="00004FAC"/>
    <w:rsid w:val="00010869"/>
    <w:rsid w:val="00015940"/>
    <w:rsid w:val="00023F68"/>
    <w:rsid w:val="00032E38"/>
    <w:rsid w:val="00035074"/>
    <w:rsid w:val="00040057"/>
    <w:rsid w:val="000402E6"/>
    <w:rsid w:val="00044A2F"/>
    <w:rsid w:val="00050C2E"/>
    <w:rsid w:val="00051BBE"/>
    <w:rsid w:val="000552CC"/>
    <w:rsid w:val="000568F7"/>
    <w:rsid w:val="00066BF5"/>
    <w:rsid w:val="00083471"/>
    <w:rsid w:val="00084992"/>
    <w:rsid w:val="000861A9"/>
    <w:rsid w:val="000A4489"/>
    <w:rsid w:val="000A6706"/>
    <w:rsid w:val="000A7039"/>
    <w:rsid w:val="000B0050"/>
    <w:rsid w:val="000B3B9E"/>
    <w:rsid w:val="000B49BE"/>
    <w:rsid w:val="000C04CE"/>
    <w:rsid w:val="000C2FBD"/>
    <w:rsid w:val="000C706C"/>
    <w:rsid w:val="000E0259"/>
    <w:rsid w:val="000E0A0D"/>
    <w:rsid w:val="000E6F43"/>
    <w:rsid w:val="000F04AF"/>
    <w:rsid w:val="000F1EAC"/>
    <w:rsid w:val="000F5DBB"/>
    <w:rsid w:val="00104024"/>
    <w:rsid w:val="00104F09"/>
    <w:rsid w:val="00116380"/>
    <w:rsid w:val="001222CE"/>
    <w:rsid w:val="001245BA"/>
    <w:rsid w:val="00135A2D"/>
    <w:rsid w:val="00136910"/>
    <w:rsid w:val="001371F0"/>
    <w:rsid w:val="001373DF"/>
    <w:rsid w:val="001473F3"/>
    <w:rsid w:val="001475A7"/>
    <w:rsid w:val="00156574"/>
    <w:rsid w:val="0015663E"/>
    <w:rsid w:val="001576FA"/>
    <w:rsid w:val="00160792"/>
    <w:rsid w:val="001613DF"/>
    <w:rsid w:val="00165B76"/>
    <w:rsid w:val="00166AA7"/>
    <w:rsid w:val="00173B31"/>
    <w:rsid w:val="00176B76"/>
    <w:rsid w:val="001779D6"/>
    <w:rsid w:val="001A2971"/>
    <w:rsid w:val="001A495F"/>
    <w:rsid w:val="001B14DB"/>
    <w:rsid w:val="001B18B8"/>
    <w:rsid w:val="001B2695"/>
    <w:rsid w:val="001B7F9F"/>
    <w:rsid w:val="001C1C37"/>
    <w:rsid w:val="001C666A"/>
    <w:rsid w:val="001D70A0"/>
    <w:rsid w:val="001E21A5"/>
    <w:rsid w:val="001E6BC2"/>
    <w:rsid w:val="001E6EAE"/>
    <w:rsid w:val="001F16FE"/>
    <w:rsid w:val="001F1753"/>
    <w:rsid w:val="001F512A"/>
    <w:rsid w:val="001F5228"/>
    <w:rsid w:val="001F692B"/>
    <w:rsid w:val="002008D0"/>
    <w:rsid w:val="00201CA6"/>
    <w:rsid w:val="00202C10"/>
    <w:rsid w:val="002032EA"/>
    <w:rsid w:val="002058BE"/>
    <w:rsid w:val="00215FBA"/>
    <w:rsid w:val="0021608B"/>
    <w:rsid w:val="00217B25"/>
    <w:rsid w:val="002224B5"/>
    <w:rsid w:val="00227BD3"/>
    <w:rsid w:val="0023115C"/>
    <w:rsid w:val="0024641A"/>
    <w:rsid w:val="00257AA6"/>
    <w:rsid w:val="00262A92"/>
    <w:rsid w:val="00263669"/>
    <w:rsid w:val="00266B62"/>
    <w:rsid w:val="002727B2"/>
    <w:rsid w:val="00274BC5"/>
    <w:rsid w:val="00280245"/>
    <w:rsid w:val="002829FF"/>
    <w:rsid w:val="00284760"/>
    <w:rsid w:val="00285A2D"/>
    <w:rsid w:val="00290512"/>
    <w:rsid w:val="002931E9"/>
    <w:rsid w:val="0029394D"/>
    <w:rsid w:val="00294C35"/>
    <w:rsid w:val="002A6FE6"/>
    <w:rsid w:val="002A723F"/>
    <w:rsid w:val="002B11AB"/>
    <w:rsid w:val="002B4076"/>
    <w:rsid w:val="002C1BFA"/>
    <w:rsid w:val="002D014D"/>
    <w:rsid w:val="002D01AA"/>
    <w:rsid w:val="002D0EE6"/>
    <w:rsid w:val="002D3024"/>
    <w:rsid w:val="002D7A47"/>
    <w:rsid w:val="002E371A"/>
    <w:rsid w:val="002E4068"/>
    <w:rsid w:val="002E57B5"/>
    <w:rsid w:val="002F3D20"/>
    <w:rsid w:val="002F54B0"/>
    <w:rsid w:val="002F5A2C"/>
    <w:rsid w:val="002F6F8A"/>
    <w:rsid w:val="00301B4E"/>
    <w:rsid w:val="00303470"/>
    <w:rsid w:val="00303FE1"/>
    <w:rsid w:val="00313C6E"/>
    <w:rsid w:val="00315868"/>
    <w:rsid w:val="0031735C"/>
    <w:rsid w:val="00324B50"/>
    <w:rsid w:val="00324E61"/>
    <w:rsid w:val="003256ED"/>
    <w:rsid w:val="00326F1D"/>
    <w:rsid w:val="00327C32"/>
    <w:rsid w:val="003300F1"/>
    <w:rsid w:val="00331C9B"/>
    <w:rsid w:val="00334C37"/>
    <w:rsid w:val="00336275"/>
    <w:rsid w:val="00343FFD"/>
    <w:rsid w:val="00354330"/>
    <w:rsid w:val="0036271F"/>
    <w:rsid w:val="00371BDB"/>
    <w:rsid w:val="00372788"/>
    <w:rsid w:val="003737CC"/>
    <w:rsid w:val="00376FA9"/>
    <w:rsid w:val="00380446"/>
    <w:rsid w:val="00384C72"/>
    <w:rsid w:val="0038512E"/>
    <w:rsid w:val="00386576"/>
    <w:rsid w:val="00393394"/>
    <w:rsid w:val="003B6592"/>
    <w:rsid w:val="003B6784"/>
    <w:rsid w:val="003B796A"/>
    <w:rsid w:val="003C31C4"/>
    <w:rsid w:val="003C5590"/>
    <w:rsid w:val="003D6343"/>
    <w:rsid w:val="003E4A44"/>
    <w:rsid w:val="003E5F2B"/>
    <w:rsid w:val="003E722B"/>
    <w:rsid w:val="003E7AFF"/>
    <w:rsid w:val="003F3B87"/>
    <w:rsid w:val="00405DFC"/>
    <w:rsid w:val="00413D0A"/>
    <w:rsid w:val="004152CF"/>
    <w:rsid w:val="004260DE"/>
    <w:rsid w:val="0042648E"/>
    <w:rsid w:val="004311E0"/>
    <w:rsid w:val="004326F0"/>
    <w:rsid w:val="00433F72"/>
    <w:rsid w:val="004364F4"/>
    <w:rsid w:val="00445D73"/>
    <w:rsid w:val="00446BFE"/>
    <w:rsid w:val="00454240"/>
    <w:rsid w:val="00454933"/>
    <w:rsid w:val="004554A8"/>
    <w:rsid w:val="004564CA"/>
    <w:rsid w:val="00456535"/>
    <w:rsid w:val="00461E3C"/>
    <w:rsid w:val="00462612"/>
    <w:rsid w:val="00472C34"/>
    <w:rsid w:val="00474B70"/>
    <w:rsid w:val="004872BB"/>
    <w:rsid w:val="00490AC0"/>
    <w:rsid w:val="0049530F"/>
    <w:rsid w:val="00496018"/>
    <w:rsid w:val="0049614C"/>
    <w:rsid w:val="004977AB"/>
    <w:rsid w:val="004A01C8"/>
    <w:rsid w:val="004A6477"/>
    <w:rsid w:val="004A71BF"/>
    <w:rsid w:val="004B0236"/>
    <w:rsid w:val="004B2AFE"/>
    <w:rsid w:val="004B416B"/>
    <w:rsid w:val="004B63CA"/>
    <w:rsid w:val="004B7FC5"/>
    <w:rsid w:val="004C238A"/>
    <w:rsid w:val="004C4C84"/>
    <w:rsid w:val="004C536E"/>
    <w:rsid w:val="004C53BF"/>
    <w:rsid w:val="004C626D"/>
    <w:rsid w:val="004C6E67"/>
    <w:rsid w:val="004D2C06"/>
    <w:rsid w:val="004D41B6"/>
    <w:rsid w:val="004D53D7"/>
    <w:rsid w:val="004E3200"/>
    <w:rsid w:val="004F292D"/>
    <w:rsid w:val="004F304D"/>
    <w:rsid w:val="004F7663"/>
    <w:rsid w:val="00502FC3"/>
    <w:rsid w:val="00507D22"/>
    <w:rsid w:val="0051315B"/>
    <w:rsid w:val="0051358C"/>
    <w:rsid w:val="00516C80"/>
    <w:rsid w:val="005179F4"/>
    <w:rsid w:val="00517C35"/>
    <w:rsid w:val="00517DAD"/>
    <w:rsid w:val="00520BEA"/>
    <w:rsid w:val="0052401D"/>
    <w:rsid w:val="0053242C"/>
    <w:rsid w:val="00541F08"/>
    <w:rsid w:val="00542179"/>
    <w:rsid w:val="00547A5E"/>
    <w:rsid w:val="005502DD"/>
    <w:rsid w:val="0055234B"/>
    <w:rsid w:val="00552ED3"/>
    <w:rsid w:val="00562E02"/>
    <w:rsid w:val="0056596B"/>
    <w:rsid w:val="00571139"/>
    <w:rsid w:val="005752FB"/>
    <w:rsid w:val="00577DEF"/>
    <w:rsid w:val="00582AC2"/>
    <w:rsid w:val="00582B21"/>
    <w:rsid w:val="005858DF"/>
    <w:rsid w:val="005875E8"/>
    <w:rsid w:val="00591D1E"/>
    <w:rsid w:val="00592FD9"/>
    <w:rsid w:val="00593994"/>
    <w:rsid w:val="00596DE1"/>
    <w:rsid w:val="005B1A7B"/>
    <w:rsid w:val="005B2E8E"/>
    <w:rsid w:val="005B53D9"/>
    <w:rsid w:val="005C5B6E"/>
    <w:rsid w:val="005D02A9"/>
    <w:rsid w:val="005D14F5"/>
    <w:rsid w:val="005D5792"/>
    <w:rsid w:val="005E03A5"/>
    <w:rsid w:val="005E35CA"/>
    <w:rsid w:val="005F164D"/>
    <w:rsid w:val="005F6444"/>
    <w:rsid w:val="005F741C"/>
    <w:rsid w:val="0060568F"/>
    <w:rsid w:val="0061166E"/>
    <w:rsid w:val="0061376F"/>
    <w:rsid w:val="0061676B"/>
    <w:rsid w:val="006176F3"/>
    <w:rsid w:val="00617B6F"/>
    <w:rsid w:val="00621A52"/>
    <w:rsid w:val="006229F9"/>
    <w:rsid w:val="00622E89"/>
    <w:rsid w:val="006262AA"/>
    <w:rsid w:val="00633378"/>
    <w:rsid w:val="006358C1"/>
    <w:rsid w:val="00637437"/>
    <w:rsid w:val="00651186"/>
    <w:rsid w:val="006619EE"/>
    <w:rsid w:val="00661B8A"/>
    <w:rsid w:val="00663834"/>
    <w:rsid w:val="00666793"/>
    <w:rsid w:val="0067291A"/>
    <w:rsid w:val="00672D72"/>
    <w:rsid w:val="006871F5"/>
    <w:rsid w:val="00687752"/>
    <w:rsid w:val="00691060"/>
    <w:rsid w:val="006919C9"/>
    <w:rsid w:val="006923FF"/>
    <w:rsid w:val="0069322C"/>
    <w:rsid w:val="00694CDB"/>
    <w:rsid w:val="006956B8"/>
    <w:rsid w:val="006B242B"/>
    <w:rsid w:val="006C1C8D"/>
    <w:rsid w:val="006C2503"/>
    <w:rsid w:val="006D159E"/>
    <w:rsid w:val="006D1E0C"/>
    <w:rsid w:val="006E28C0"/>
    <w:rsid w:val="006E4CC0"/>
    <w:rsid w:val="006F09BF"/>
    <w:rsid w:val="006F15B4"/>
    <w:rsid w:val="006F501F"/>
    <w:rsid w:val="0070098B"/>
    <w:rsid w:val="007222E2"/>
    <w:rsid w:val="00733ADF"/>
    <w:rsid w:val="00735C60"/>
    <w:rsid w:val="0075189B"/>
    <w:rsid w:val="00753DA3"/>
    <w:rsid w:val="007566BD"/>
    <w:rsid w:val="007638BD"/>
    <w:rsid w:val="00770DB8"/>
    <w:rsid w:val="00771A4F"/>
    <w:rsid w:val="0077629F"/>
    <w:rsid w:val="007762F9"/>
    <w:rsid w:val="00777D26"/>
    <w:rsid w:val="00783615"/>
    <w:rsid w:val="00784613"/>
    <w:rsid w:val="0078669E"/>
    <w:rsid w:val="00791E1A"/>
    <w:rsid w:val="00796393"/>
    <w:rsid w:val="00796680"/>
    <w:rsid w:val="007A4FA0"/>
    <w:rsid w:val="007B0267"/>
    <w:rsid w:val="007B5E28"/>
    <w:rsid w:val="007B6182"/>
    <w:rsid w:val="007B73DE"/>
    <w:rsid w:val="007C24E9"/>
    <w:rsid w:val="007C2915"/>
    <w:rsid w:val="007C39A1"/>
    <w:rsid w:val="007C3B2C"/>
    <w:rsid w:val="007C70D5"/>
    <w:rsid w:val="007D2B62"/>
    <w:rsid w:val="007E1A0E"/>
    <w:rsid w:val="007E3598"/>
    <w:rsid w:val="007E631E"/>
    <w:rsid w:val="007E7960"/>
    <w:rsid w:val="007F1D3F"/>
    <w:rsid w:val="007F49D3"/>
    <w:rsid w:val="007F4A52"/>
    <w:rsid w:val="0080161C"/>
    <w:rsid w:val="00803F34"/>
    <w:rsid w:val="00807CBE"/>
    <w:rsid w:val="0081011C"/>
    <w:rsid w:val="008109D1"/>
    <w:rsid w:val="0081399F"/>
    <w:rsid w:val="00815F59"/>
    <w:rsid w:val="0081776C"/>
    <w:rsid w:val="00824079"/>
    <w:rsid w:val="00825E36"/>
    <w:rsid w:val="00826488"/>
    <w:rsid w:val="008315C2"/>
    <w:rsid w:val="008426CF"/>
    <w:rsid w:val="00842B6F"/>
    <w:rsid w:val="00850701"/>
    <w:rsid w:val="00863E4A"/>
    <w:rsid w:val="00864B17"/>
    <w:rsid w:val="00866BD0"/>
    <w:rsid w:val="00871C28"/>
    <w:rsid w:val="00871E71"/>
    <w:rsid w:val="00873D81"/>
    <w:rsid w:val="008870AA"/>
    <w:rsid w:val="00890D9E"/>
    <w:rsid w:val="0089408F"/>
    <w:rsid w:val="008943C9"/>
    <w:rsid w:val="008A1171"/>
    <w:rsid w:val="008B0F78"/>
    <w:rsid w:val="008C2D53"/>
    <w:rsid w:val="008C71B9"/>
    <w:rsid w:val="008D0E1A"/>
    <w:rsid w:val="008D7485"/>
    <w:rsid w:val="008E6E1D"/>
    <w:rsid w:val="008F042B"/>
    <w:rsid w:val="008F4058"/>
    <w:rsid w:val="008F41B5"/>
    <w:rsid w:val="008F4589"/>
    <w:rsid w:val="008F50D7"/>
    <w:rsid w:val="00901640"/>
    <w:rsid w:val="00902288"/>
    <w:rsid w:val="0091422C"/>
    <w:rsid w:val="0093079B"/>
    <w:rsid w:val="0093293D"/>
    <w:rsid w:val="00935305"/>
    <w:rsid w:val="00936CCA"/>
    <w:rsid w:val="009403BF"/>
    <w:rsid w:val="00940DC7"/>
    <w:rsid w:val="0094120E"/>
    <w:rsid w:val="00945BFC"/>
    <w:rsid w:val="00961C4F"/>
    <w:rsid w:val="00962731"/>
    <w:rsid w:val="009733F3"/>
    <w:rsid w:val="009762B6"/>
    <w:rsid w:val="00982341"/>
    <w:rsid w:val="00982742"/>
    <w:rsid w:val="009828F4"/>
    <w:rsid w:val="00984414"/>
    <w:rsid w:val="0098473F"/>
    <w:rsid w:val="009853A5"/>
    <w:rsid w:val="009869EA"/>
    <w:rsid w:val="009910E6"/>
    <w:rsid w:val="00993E26"/>
    <w:rsid w:val="00994969"/>
    <w:rsid w:val="00995931"/>
    <w:rsid w:val="009A1F44"/>
    <w:rsid w:val="009A622F"/>
    <w:rsid w:val="009A7CF9"/>
    <w:rsid w:val="009C2542"/>
    <w:rsid w:val="009C48BF"/>
    <w:rsid w:val="009D07B8"/>
    <w:rsid w:val="009D37D1"/>
    <w:rsid w:val="009E1EFF"/>
    <w:rsid w:val="009E238C"/>
    <w:rsid w:val="009E3A3C"/>
    <w:rsid w:val="00A0324A"/>
    <w:rsid w:val="00A05F29"/>
    <w:rsid w:val="00A14366"/>
    <w:rsid w:val="00A155B4"/>
    <w:rsid w:val="00A22D42"/>
    <w:rsid w:val="00A2407C"/>
    <w:rsid w:val="00A304DD"/>
    <w:rsid w:val="00A35872"/>
    <w:rsid w:val="00A35D71"/>
    <w:rsid w:val="00A403D3"/>
    <w:rsid w:val="00A50B52"/>
    <w:rsid w:val="00A50FF8"/>
    <w:rsid w:val="00A53DBF"/>
    <w:rsid w:val="00A55ED2"/>
    <w:rsid w:val="00A711AA"/>
    <w:rsid w:val="00A83255"/>
    <w:rsid w:val="00A870B4"/>
    <w:rsid w:val="00A9025F"/>
    <w:rsid w:val="00A92F08"/>
    <w:rsid w:val="00AA1753"/>
    <w:rsid w:val="00AB335F"/>
    <w:rsid w:val="00AB4382"/>
    <w:rsid w:val="00AB7678"/>
    <w:rsid w:val="00AC0000"/>
    <w:rsid w:val="00AC4729"/>
    <w:rsid w:val="00AC5CD9"/>
    <w:rsid w:val="00AC635B"/>
    <w:rsid w:val="00AD1692"/>
    <w:rsid w:val="00AD2BC4"/>
    <w:rsid w:val="00AD5D26"/>
    <w:rsid w:val="00AD7CB0"/>
    <w:rsid w:val="00AE0BA9"/>
    <w:rsid w:val="00AE3EEF"/>
    <w:rsid w:val="00AE60B2"/>
    <w:rsid w:val="00AE7CB2"/>
    <w:rsid w:val="00AF08CB"/>
    <w:rsid w:val="00AF7AD6"/>
    <w:rsid w:val="00B17E33"/>
    <w:rsid w:val="00B24019"/>
    <w:rsid w:val="00B248DB"/>
    <w:rsid w:val="00B27BD7"/>
    <w:rsid w:val="00B27C6E"/>
    <w:rsid w:val="00B31FCF"/>
    <w:rsid w:val="00B3380E"/>
    <w:rsid w:val="00B3522E"/>
    <w:rsid w:val="00B40768"/>
    <w:rsid w:val="00B6096B"/>
    <w:rsid w:val="00B614B7"/>
    <w:rsid w:val="00B71AAB"/>
    <w:rsid w:val="00B77C40"/>
    <w:rsid w:val="00B8565A"/>
    <w:rsid w:val="00B90CC7"/>
    <w:rsid w:val="00B915AF"/>
    <w:rsid w:val="00B91E7F"/>
    <w:rsid w:val="00BA129A"/>
    <w:rsid w:val="00BA2B08"/>
    <w:rsid w:val="00BA2BAF"/>
    <w:rsid w:val="00BA68CF"/>
    <w:rsid w:val="00BA6AE5"/>
    <w:rsid w:val="00BA7D33"/>
    <w:rsid w:val="00BB57DC"/>
    <w:rsid w:val="00BB5AB6"/>
    <w:rsid w:val="00BB5DFE"/>
    <w:rsid w:val="00BB69EE"/>
    <w:rsid w:val="00BB7728"/>
    <w:rsid w:val="00BC03F3"/>
    <w:rsid w:val="00BC4410"/>
    <w:rsid w:val="00BC5E72"/>
    <w:rsid w:val="00BD04AF"/>
    <w:rsid w:val="00BD1B21"/>
    <w:rsid w:val="00BD6295"/>
    <w:rsid w:val="00BD68CD"/>
    <w:rsid w:val="00BD7FD9"/>
    <w:rsid w:val="00BE0B3E"/>
    <w:rsid w:val="00BE6406"/>
    <w:rsid w:val="00BE7BD5"/>
    <w:rsid w:val="00BF075E"/>
    <w:rsid w:val="00BF46CF"/>
    <w:rsid w:val="00BF5278"/>
    <w:rsid w:val="00BF68A9"/>
    <w:rsid w:val="00BF7700"/>
    <w:rsid w:val="00C02965"/>
    <w:rsid w:val="00C0508F"/>
    <w:rsid w:val="00C10E49"/>
    <w:rsid w:val="00C12657"/>
    <w:rsid w:val="00C12DBD"/>
    <w:rsid w:val="00C17F74"/>
    <w:rsid w:val="00C20550"/>
    <w:rsid w:val="00C21B88"/>
    <w:rsid w:val="00C23607"/>
    <w:rsid w:val="00C308F1"/>
    <w:rsid w:val="00C31EA0"/>
    <w:rsid w:val="00C32191"/>
    <w:rsid w:val="00C34F29"/>
    <w:rsid w:val="00C40AE9"/>
    <w:rsid w:val="00C430BE"/>
    <w:rsid w:val="00C43276"/>
    <w:rsid w:val="00C46708"/>
    <w:rsid w:val="00C50F19"/>
    <w:rsid w:val="00C5745C"/>
    <w:rsid w:val="00C80501"/>
    <w:rsid w:val="00C81B94"/>
    <w:rsid w:val="00C93BDF"/>
    <w:rsid w:val="00CA504A"/>
    <w:rsid w:val="00CC0D54"/>
    <w:rsid w:val="00CC1AE3"/>
    <w:rsid w:val="00CC3CA4"/>
    <w:rsid w:val="00CE35F7"/>
    <w:rsid w:val="00CF1257"/>
    <w:rsid w:val="00CF1B4F"/>
    <w:rsid w:val="00CF4207"/>
    <w:rsid w:val="00D00441"/>
    <w:rsid w:val="00D02C80"/>
    <w:rsid w:val="00D03D68"/>
    <w:rsid w:val="00D041DD"/>
    <w:rsid w:val="00D05493"/>
    <w:rsid w:val="00D066DC"/>
    <w:rsid w:val="00D077CB"/>
    <w:rsid w:val="00D15583"/>
    <w:rsid w:val="00D301E0"/>
    <w:rsid w:val="00D379F5"/>
    <w:rsid w:val="00D43D12"/>
    <w:rsid w:val="00D43FEA"/>
    <w:rsid w:val="00D45D4F"/>
    <w:rsid w:val="00D52C12"/>
    <w:rsid w:val="00D55A32"/>
    <w:rsid w:val="00D57B93"/>
    <w:rsid w:val="00D65E60"/>
    <w:rsid w:val="00D702A8"/>
    <w:rsid w:val="00D83025"/>
    <w:rsid w:val="00D90563"/>
    <w:rsid w:val="00D91B97"/>
    <w:rsid w:val="00D9285D"/>
    <w:rsid w:val="00D96248"/>
    <w:rsid w:val="00D96AA6"/>
    <w:rsid w:val="00D979B9"/>
    <w:rsid w:val="00DA1641"/>
    <w:rsid w:val="00DA17CC"/>
    <w:rsid w:val="00DA3159"/>
    <w:rsid w:val="00DB3FC5"/>
    <w:rsid w:val="00DB4713"/>
    <w:rsid w:val="00DB5656"/>
    <w:rsid w:val="00DB5CE5"/>
    <w:rsid w:val="00DB6F6F"/>
    <w:rsid w:val="00DB705E"/>
    <w:rsid w:val="00DB78B1"/>
    <w:rsid w:val="00DC15CA"/>
    <w:rsid w:val="00DD0C00"/>
    <w:rsid w:val="00DD1034"/>
    <w:rsid w:val="00DD7C32"/>
    <w:rsid w:val="00DE2A9F"/>
    <w:rsid w:val="00DE5262"/>
    <w:rsid w:val="00DF0ED9"/>
    <w:rsid w:val="00E01518"/>
    <w:rsid w:val="00E0182A"/>
    <w:rsid w:val="00E04E22"/>
    <w:rsid w:val="00E05CF5"/>
    <w:rsid w:val="00E0660F"/>
    <w:rsid w:val="00E21C2E"/>
    <w:rsid w:val="00E23F5C"/>
    <w:rsid w:val="00E3008D"/>
    <w:rsid w:val="00E31370"/>
    <w:rsid w:val="00E34573"/>
    <w:rsid w:val="00E350CB"/>
    <w:rsid w:val="00E35378"/>
    <w:rsid w:val="00E406DE"/>
    <w:rsid w:val="00E429D6"/>
    <w:rsid w:val="00E51911"/>
    <w:rsid w:val="00E65E99"/>
    <w:rsid w:val="00E66342"/>
    <w:rsid w:val="00E7282F"/>
    <w:rsid w:val="00E7428A"/>
    <w:rsid w:val="00E773A1"/>
    <w:rsid w:val="00E77D7D"/>
    <w:rsid w:val="00E96A32"/>
    <w:rsid w:val="00E97FC7"/>
    <w:rsid w:val="00EA3594"/>
    <w:rsid w:val="00EA7057"/>
    <w:rsid w:val="00EB37DB"/>
    <w:rsid w:val="00EC7D8F"/>
    <w:rsid w:val="00ED490E"/>
    <w:rsid w:val="00ED7E06"/>
    <w:rsid w:val="00EE5C82"/>
    <w:rsid w:val="00EE605D"/>
    <w:rsid w:val="00EE663C"/>
    <w:rsid w:val="00EE70DF"/>
    <w:rsid w:val="00EF30CC"/>
    <w:rsid w:val="00EF6222"/>
    <w:rsid w:val="00F1172C"/>
    <w:rsid w:val="00F17DC0"/>
    <w:rsid w:val="00F22567"/>
    <w:rsid w:val="00F37D27"/>
    <w:rsid w:val="00F413DF"/>
    <w:rsid w:val="00F42EED"/>
    <w:rsid w:val="00F46924"/>
    <w:rsid w:val="00F52313"/>
    <w:rsid w:val="00F54558"/>
    <w:rsid w:val="00F5468E"/>
    <w:rsid w:val="00F619BD"/>
    <w:rsid w:val="00F64834"/>
    <w:rsid w:val="00F72E2F"/>
    <w:rsid w:val="00F75A20"/>
    <w:rsid w:val="00F80DB9"/>
    <w:rsid w:val="00F81992"/>
    <w:rsid w:val="00F83B12"/>
    <w:rsid w:val="00F85FCD"/>
    <w:rsid w:val="00F924D7"/>
    <w:rsid w:val="00F93389"/>
    <w:rsid w:val="00F94491"/>
    <w:rsid w:val="00FA38BD"/>
    <w:rsid w:val="00FA4400"/>
    <w:rsid w:val="00FA4E2B"/>
    <w:rsid w:val="00FA57A9"/>
    <w:rsid w:val="00FA5B07"/>
    <w:rsid w:val="00FA5DAB"/>
    <w:rsid w:val="00FA71EE"/>
    <w:rsid w:val="00FB06CF"/>
    <w:rsid w:val="00FB67B0"/>
    <w:rsid w:val="00FB7DE7"/>
    <w:rsid w:val="00FC1DF5"/>
    <w:rsid w:val="00FC7790"/>
    <w:rsid w:val="00FD2276"/>
    <w:rsid w:val="00FD6BFD"/>
    <w:rsid w:val="00FE4CB5"/>
    <w:rsid w:val="00FE51BD"/>
    <w:rsid w:val="00FE60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DA736A"/>
  <w15:chartTrackingRefBased/>
  <w15:docId w15:val="{C6DB7627-B83E-44F4-B26E-B421E74179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F1753"/>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93394"/>
    <w:rPr>
      <w:color w:val="0563C1" w:themeColor="hyperlink"/>
      <w:u w:val="single"/>
    </w:rPr>
  </w:style>
  <w:style w:type="paragraph" w:styleId="Footer">
    <w:name w:val="footer"/>
    <w:basedOn w:val="Normal"/>
    <w:link w:val="FooterChar"/>
    <w:uiPriority w:val="99"/>
    <w:unhideWhenUsed/>
    <w:rsid w:val="00393394"/>
    <w:pPr>
      <w:tabs>
        <w:tab w:val="center" w:pos="4680"/>
        <w:tab w:val="right" w:pos="9360"/>
      </w:tabs>
    </w:pPr>
    <w:rPr>
      <w:rFonts w:eastAsiaTheme="minorHAnsi"/>
    </w:rPr>
  </w:style>
  <w:style w:type="character" w:customStyle="1" w:styleId="FooterChar">
    <w:name w:val="Footer Char"/>
    <w:basedOn w:val="DefaultParagraphFont"/>
    <w:link w:val="Footer"/>
    <w:uiPriority w:val="99"/>
    <w:rsid w:val="00393394"/>
    <w:rPr>
      <w:rFonts w:ascii="Times New Roman" w:hAnsi="Times New Roman" w:cs="Times New Roman"/>
      <w:sz w:val="24"/>
      <w:szCs w:val="24"/>
    </w:rPr>
  </w:style>
  <w:style w:type="character" w:styleId="PageNumber">
    <w:name w:val="page number"/>
    <w:basedOn w:val="DefaultParagraphFont"/>
    <w:uiPriority w:val="99"/>
    <w:semiHidden/>
    <w:unhideWhenUsed/>
    <w:rsid w:val="00393394"/>
  </w:style>
  <w:style w:type="paragraph" w:customStyle="1" w:styleId="EndNoteBibliographyTitle">
    <w:name w:val="EndNote Bibliography Title"/>
    <w:basedOn w:val="Normal"/>
    <w:link w:val="EndNoteBibliographyTitleChar"/>
    <w:rsid w:val="00490AC0"/>
    <w:pPr>
      <w:jc w:val="center"/>
    </w:pPr>
    <w:rPr>
      <w:rFonts w:eastAsiaTheme="minorHAnsi"/>
      <w:noProof/>
    </w:rPr>
  </w:style>
  <w:style w:type="character" w:customStyle="1" w:styleId="EndNoteBibliographyTitleChar">
    <w:name w:val="EndNote Bibliography Title Char"/>
    <w:basedOn w:val="DefaultParagraphFont"/>
    <w:link w:val="EndNoteBibliographyTitle"/>
    <w:rsid w:val="00490AC0"/>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490AC0"/>
    <w:rPr>
      <w:rFonts w:eastAsiaTheme="minorHAnsi"/>
      <w:noProof/>
    </w:rPr>
  </w:style>
  <w:style w:type="character" w:customStyle="1" w:styleId="EndNoteBibliographyChar">
    <w:name w:val="EndNote Bibliography Char"/>
    <w:basedOn w:val="DefaultParagraphFont"/>
    <w:link w:val="EndNoteBibliography"/>
    <w:rsid w:val="00490AC0"/>
    <w:rPr>
      <w:rFonts w:ascii="Times New Roman" w:hAnsi="Times New Roman" w:cs="Times New Roman"/>
      <w:noProof/>
      <w:sz w:val="24"/>
      <w:szCs w:val="24"/>
    </w:rPr>
  </w:style>
  <w:style w:type="character" w:customStyle="1" w:styleId="UnresolvedMention1">
    <w:name w:val="Unresolved Mention1"/>
    <w:basedOn w:val="DefaultParagraphFont"/>
    <w:uiPriority w:val="99"/>
    <w:semiHidden/>
    <w:unhideWhenUsed/>
    <w:rsid w:val="00454240"/>
    <w:rPr>
      <w:color w:val="605E5C"/>
      <w:shd w:val="clear" w:color="auto" w:fill="E1DFDD"/>
    </w:rPr>
  </w:style>
  <w:style w:type="table" w:styleId="TableGrid">
    <w:name w:val="Table Grid"/>
    <w:basedOn w:val="TableNormal"/>
    <w:uiPriority w:val="39"/>
    <w:rsid w:val="007F1D3F"/>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066BF5"/>
    <w:pPr>
      <w:spacing w:before="100" w:beforeAutospacing="1" w:after="100" w:afterAutospacing="1"/>
    </w:pPr>
  </w:style>
  <w:style w:type="character" w:styleId="CommentReference">
    <w:name w:val="annotation reference"/>
    <w:basedOn w:val="DefaultParagraphFont"/>
    <w:uiPriority w:val="99"/>
    <w:semiHidden/>
    <w:unhideWhenUsed/>
    <w:rsid w:val="00C43276"/>
    <w:rPr>
      <w:sz w:val="16"/>
      <w:szCs w:val="16"/>
    </w:rPr>
  </w:style>
  <w:style w:type="paragraph" w:styleId="CommentText">
    <w:name w:val="annotation text"/>
    <w:basedOn w:val="Normal"/>
    <w:link w:val="CommentTextChar"/>
    <w:uiPriority w:val="99"/>
    <w:semiHidden/>
    <w:unhideWhenUsed/>
    <w:rsid w:val="00C43276"/>
    <w:rPr>
      <w:rFonts w:eastAsiaTheme="minorHAnsi"/>
      <w:sz w:val="20"/>
      <w:szCs w:val="20"/>
    </w:rPr>
  </w:style>
  <w:style w:type="character" w:customStyle="1" w:styleId="CommentTextChar">
    <w:name w:val="Comment Text Char"/>
    <w:basedOn w:val="DefaultParagraphFont"/>
    <w:link w:val="CommentText"/>
    <w:uiPriority w:val="99"/>
    <w:semiHidden/>
    <w:rsid w:val="00C43276"/>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C43276"/>
    <w:rPr>
      <w:b/>
      <w:bCs/>
    </w:rPr>
  </w:style>
  <w:style w:type="character" w:customStyle="1" w:styleId="CommentSubjectChar">
    <w:name w:val="Comment Subject Char"/>
    <w:basedOn w:val="CommentTextChar"/>
    <w:link w:val="CommentSubject"/>
    <w:uiPriority w:val="99"/>
    <w:semiHidden/>
    <w:rsid w:val="00C43276"/>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C43276"/>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C43276"/>
    <w:rPr>
      <w:rFonts w:ascii="Segoe UI" w:hAnsi="Segoe UI" w:cs="Segoe UI"/>
      <w:sz w:val="18"/>
      <w:szCs w:val="18"/>
    </w:rPr>
  </w:style>
  <w:style w:type="character" w:styleId="FollowedHyperlink">
    <w:name w:val="FollowedHyperlink"/>
    <w:basedOn w:val="DefaultParagraphFont"/>
    <w:uiPriority w:val="99"/>
    <w:semiHidden/>
    <w:unhideWhenUsed/>
    <w:rsid w:val="0031735C"/>
    <w:rPr>
      <w:color w:val="954F72" w:themeColor="followedHyperlink"/>
      <w:u w:val="single"/>
    </w:rPr>
  </w:style>
  <w:style w:type="paragraph" w:styleId="ListParagraph">
    <w:name w:val="List Paragraph"/>
    <w:basedOn w:val="Normal"/>
    <w:uiPriority w:val="34"/>
    <w:qFormat/>
    <w:rsid w:val="00E406DE"/>
    <w:pPr>
      <w:ind w:left="720"/>
      <w:contextualSpacing/>
    </w:pPr>
  </w:style>
  <w:style w:type="paragraph" w:styleId="Revision">
    <w:name w:val="Revision"/>
    <w:hidden/>
    <w:uiPriority w:val="99"/>
    <w:semiHidden/>
    <w:rsid w:val="008870AA"/>
    <w:pPr>
      <w:spacing w:after="0" w:line="240" w:lineRule="auto"/>
    </w:pPr>
    <w:rPr>
      <w:rFonts w:ascii="Times New Roman" w:eastAsia="Times New Roman" w:hAnsi="Times New Roman" w:cs="Times New Roman"/>
      <w:sz w:val="24"/>
      <w:szCs w:val="24"/>
    </w:rPr>
  </w:style>
  <w:style w:type="character" w:customStyle="1" w:styleId="UnresolvedMention2">
    <w:name w:val="Unresolved Mention2"/>
    <w:basedOn w:val="DefaultParagraphFont"/>
    <w:uiPriority w:val="99"/>
    <w:semiHidden/>
    <w:unhideWhenUsed/>
    <w:rsid w:val="00577DEF"/>
    <w:rPr>
      <w:color w:val="605E5C"/>
      <w:shd w:val="clear" w:color="auto" w:fill="E1DFDD"/>
    </w:rPr>
  </w:style>
  <w:style w:type="paragraph" w:styleId="FootnoteText">
    <w:name w:val="footnote text"/>
    <w:basedOn w:val="Normal"/>
    <w:link w:val="FootnoteTextChar"/>
    <w:uiPriority w:val="99"/>
    <w:semiHidden/>
    <w:unhideWhenUsed/>
    <w:rsid w:val="00BF5278"/>
    <w:rPr>
      <w:sz w:val="20"/>
      <w:szCs w:val="20"/>
    </w:rPr>
  </w:style>
  <w:style w:type="character" w:customStyle="1" w:styleId="FootnoteTextChar">
    <w:name w:val="Footnote Text Char"/>
    <w:basedOn w:val="DefaultParagraphFont"/>
    <w:link w:val="FootnoteText"/>
    <w:uiPriority w:val="99"/>
    <w:semiHidden/>
    <w:rsid w:val="00BF5278"/>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BF5278"/>
    <w:rPr>
      <w:vertAlign w:val="superscript"/>
    </w:rPr>
  </w:style>
  <w:style w:type="character" w:styleId="Strong">
    <w:name w:val="Strong"/>
    <w:basedOn w:val="DefaultParagraphFont"/>
    <w:uiPriority w:val="22"/>
    <w:qFormat/>
    <w:rsid w:val="0070098B"/>
    <w:rPr>
      <w:b/>
      <w:bCs/>
    </w:rPr>
  </w:style>
  <w:style w:type="character" w:styleId="Emphasis">
    <w:name w:val="Emphasis"/>
    <w:basedOn w:val="DefaultParagraphFont"/>
    <w:uiPriority w:val="20"/>
    <w:qFormat/>
    <w:rsid w:val="0070098B"/>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807627">
      <w:bodyDiv w:val="1"/>
      <w:marLeft w:val="0"/>
      <w:marRight w:val="0"/>
      <w:marTop w:val="0"/>
      <w:marBottom w:val="0"/>
      <w:divBdr>
        <w:top w:val="none" w:sz="0" w:space="0" w:color="auto"/>
        <w:left w:val="none" w:sz="0" w:space="0" w:color="auto"/>
        <w:bottom w:val="none" w:sz="0" w:space="0" w:color="auto"/>
        <w:right w:val="none" w:sz="0" w:space="0" w:color="auto"/>
      </w:divBdr>
      <w:divsChild>
        <w:div w:id="1470053564">
          <w:marLeft w:val="0"/>
          <w:marRight w:val="0"/>
          <w:marTop w:val="0"/>
          <w:marBottom w:val="0"/>
          <w:divBdr>
            <w:top w:val="none" w:sz="0" w:space="0" w:color="auto"/>
            <w:left w:val="none" w:sz="0" w:space="0" w:color="auto"/>
            <w:bottom w:val="none" w:sz="0" w:space="0" w:color="auto"/>
            <w:right w:val="none" w:sz="0" w:space="0" w:color="auto"/>
          </w:divBdr>
          <w:divsChild>
            <w:div w:id="2096199017">
              <w:marLeft w:val="0"/>
              <w:marRight w:val="0"/>
              <w:marTop w:val="0"/>
              <w:marBottom w:val="0"/>
              <w:divBdr>
                <w:top w:val="none" w:sz="0" w:space="0" w:color="auto"/>
                <w:left w:val="none" w:sz="0" w:space="0" w:color="auto"/>
                <w:bottom w:val="none" w:sz="0" w:space="0" w:color="auto"/>
                <w:right w:val="none" w:sz="0" w:space="0" w:color="auto"/>
              </w:divBdr>
              <w:divsChild>
                <w:div w:id="2048949513">
                  <w:marLeft w:val="0"/>
                  <w:marRight w:val="0"/>
                  <w:marTop w:val="0"/>
                  <w:marBottom w:val="0"/>
                  <w:divBdr>
                    <w:top w:val="none" w:sz="0" w:space="0" w:color="auto"/>
                    <w:left w:val="none" w:sz="0" w:space="0" w:color="auto"/>
                    <w:bottom w:val="none" w:sz="0" w:space="0" w:color="auto"/>
                    <w:right w:val="none" w:sz="0" w:space="0" w:color="auto"/>
                  </w:divBdr>
                  <w:divsChild>
                    <w:div w:id="571702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268997">
      <w:bodyDiv w:val="1"/>
      <w:marLeft w:val="0"/>
      <w:marRight w:val="0"/>
      <w:marTop w:val="0"/>
      <w:marBottom w:val="0"/>
      <w:divBdr>
        <w:top w:val="none" w:sz="0" w:space="0" w:color="auto"/>
        <w:left w:val="none" w:sz="0" w:space="0" w:color="auto"/>
        <w:bottom w:val="none" w:sz="0" w:space="0" w:color="auto"/>
        <w:right w:val="none" w:sz="0" w:space="0" w:color="auto"/>
      </w:divBdr>
    </w:div>
    <w:div w:id="239601246">
      <w:bodyDiv w:val="1"/>
      <w:marLeft w:val="0"/>
      <w:marRight w:val="0"/>
      <w:marTop w:val="0"/>
      <w:marBottom w:val="0"/>
      <w:divBdr>
        <w:top w:val="none" w:sz="0" w:space="0" w:color="auto"/>
        <w:left w:val="none" w:sz="0" w:space="0" w:color="auto"/>
        <w:bottom w:val="none" w:sz="0" w:space="0" w:color="auto"/>
        <w:right w:val="none" w:sz="0" w:space="0" w:color="auto"/>
      </w:divBdr>
      <w:divsChild>
        <w:div w:id="1974822286">
          <w:marLeft w:val="0"/>
          <w:marRight w:val="0"/>
          <w:marTop w:val="0"/>
          <w:marBottom w:val="0"/>
          <w:divBdr>
            <w:top w:val="none" w:sz="0" w:space="0" w:color="auto"/>
            <w:left w:val="none" w:sz="0" w:space="0" w:color="auto"/>
            <w:bottom w:val="none" w:sz="0" w:space="0" w:color="auto"/>
            <w:right w:val="none" w:sz="0" w:space="0" w:color="auto"/>
          </w:divBdr>
          <w:divsChild>
            <w:div w:id="456918977">
              <w:marLeft w:val="0"/>
              <w:marRight w:val="0"/>
              <w:marTop w:val="0"/>
              <w:marBottom w:val="0"/>
              <w:divBdr>
                <w:top w:val="none" w:sz="0" w:space="0" w:color="auto"/>
                <w:left w:val="none" w:sz="0" w:space="0" w:color="auto"/>
                <w:bottom w:val="none" w:sz="0" w:space="0" w:color="auto"/>
                <w:right w:val="none" w:sz="0" w:space="0" w:color="auto"/>
              </w:divBdr>
              <w:divsChild>
                <w:div w:id="1833716375">
                  <w:marLeft w:val="0"/>
                  <w:marRight w:val="0"/>
                  <w:marTop w:val="0"/>
                  <w:marBottom w:val="0"/>
                  <w:divBdr>
                    <w:top w:val="none" w:sz="0" w:space="0" w:color="auto"/>
                    <w:left w:val="none" w:sz="0" w:space="0" w:color="auto"/>
                    <w:bottom w:val="none" w:sz="0" w:space="0" w:color="auto"/>
                    <w:right w:val="none" w:sz="0" w:space="0" w:color="auto"/>
                  </w:divBdr>
                  <w:divsChild>
                    <w:div w:id="1586452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9315163">
      <w:bodyDiv w:val="1"/>
      <w:marLeft w:val="0"/>
      <w:marRight w:val="0"/>
      <w:marTop w:val="0"/>
      <w:marBottom w:val="0"/>
      <w:divBdr>
        <w:top w:val="none" w:sz="0" w:space="0" w:color="auto"/>
        <w:left w:val="none" w:sz="0" w:space="0" w:color="auto"/>
        <w:bottom w:val="none" w:sz="0" w:space="0" w:color="auto"/>
        <w:right w:val="none" w:sz="0" w:space="0" w:color="auto"/>
      </w:divBdr>
    </w:div>
    <w:div w:id="574433933">
      <w:bodyDiv w:val="1"/>
      <w:marLeft w:val="0"/>
      <w:marRight w:val="0"/>
      <w:marTop w:val="0"/>
      <w:marBottom w:val="0"/>
      <w:divBdr>
        <w:top w:val="none" w:sz="0" w:space="0" w:color="auto"/>
        <w:left w:val="none" w:sz="0" w:space="0" w:color="auto"/>
        <w:bottom w:val="none" w:sz="0" w:space="0" w:color="auto"/>
        <w:right w:val="none" w:sz="0" w:space="0" w:color="auto"/>
      </w:divBdr>
    </w:div>
    <w:div w:id="596716919">
      <w:bodyDiv w:val="1"/>
      <w:marLeft w:val="0"/>
      <w:marRight w:val="0"/>
      <w:marTop w:val="0"/>
      <w:marBottom w:val="0"/>
      <w:divBdr>
        <w:top w:val="none" w:sz="0" w:space="0" w:color="auto"/>
        <w:left w:val="none" w:sz="0" w:space="0" w:color="auto"/>
        <w:bottom w:val="none" w:sz="0" w:space="0" w:color="auto"/>
        <w:right w:val="none" w:sz="0" w:space="0" w:color="auto"/>
      </w:divBdr>
      <w:divsChild>
        <w:div w:id="885527901">
          <w:marLeft w:val="0"/>
          <w:marRight w:val="0"/>
          <w:marTop w:val="0"/>
          <w:marBottom w:val="0"/>
          <w:divBdr>
            <w:top w:val="none" w:sz="0" w:space="0" w:color="auto"/>
            <w:left w:val="none" w:sz="0" w:space="0" w:color="auto"/>
            <w:bottom w:val="none" w:sz="0" w:space="0" w:color="auto"/>
            <w:right w:val="none" w:sz="0" w:space="0" w:color="auto"/>
          </w:divBdr>
          <w:divsChild>
            <w:div w:id="2079478734">
              <w:marLeft w:val="0"/>
              <w:marRight w:val="0"/>
              <w:marTop w:val="0"/>
              <w:marBottom w:val="0"/>
              <w:divBdr>
                <w:top w:val="none" w:sz="0" w:space="0" w:color="auto"/>
                <w:left w:val="none" w:sz="0" w:space="0" w:color="auto"/>
                <w:bottom w:val="none" w:sz="0" w:space="0" w:color="auto"/>
                <w:right w:val="none" w:sz="0" w:space="0" w:color="auto"/>
              </w:divBdr>
              <w:divsChild>
                <w:div w:id="51193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7405668">
      <w:bodyDiv w:val="1"/>
      <w:marLeft w:val="0"/>
      <w:marRight w:val="0"/>
      <w:marTop w:val="0"/>
      <w:marBottom w:val="0"/>
      <w:divBdr>
        <w:top w:val="none" w:sz="0" w:space="0" w:color="auto"/>
        <w:left w:val="none" w:sz="0" w:space="0" w:color="auto"/>
        <w:bottom w:val="none" w:sz="0" w:space="0" w:color="auto"/>
        <w:right w:val="none" w:sz="0" w:space="0" w:color="auto"/>
      </w:divBdr>
    </w:div>
    <w:div w:id="1130516291">
      <w:bodyDiv w:val="1"/>
      <w:marLeft w:val="0"/>
      <w:marRight w:val="0"/>
      <w:marTop w:val="0"/>
      <w:marBottom w:val="0"/>
      <w:divBdr>
        <w:top w:val="none" w:sz="0" w:space="0" w:color="auto"/>
        <w:left w:val="none" w:sz="0" w:space="0" w:color="auto"/>
        <w:bottom w:val="none" w:sz="0" w:space="0" w:color="auto"/>
        <w:right w:val="none" w:sz="0" w:space="0" w:color="auto"/>
      </w:divBdr>
    </w:div>
    <w:div w:id="1235237554">
      <w:bodyDiv w:val="1"/>
      <w:marLeft w:val="0"/>
      <w:marRight w:val="0"/>
      <w:marTop w:val="0"/>
      <w:marBottom w:val="0"/>
      <w:divBdr>
        <w:top w:val="none" w:sz="0" w:space="0" w:color="auto"/>
        <w:left w:val="none" w:sz="0" w:space="0" w:color="auto"/>
        <w:bottom w:val="none" w:sz="0" w:space="0" w:color="auto"/>
        <w:right w:val="none" w:sz="0" w:space="0" w:color="auto"/>
      </w:divBdr>
    </w:div>
    <w:div w:id="1407192648">
      <w:bodyDiv w:val="1"/>
      <w:marLeft w:val="0"/>
      <w:marRight w:val="0"/>
      <w:marTop w:val="0"/>
      <w:marBottom w:val="0"/>
      <w:divBdr>
        <w:top w:val="none" w:sz="0" w:space="0" w:color="auto"/>
        <w:left w:val="none" w:sz="0" w:space="0" w:color="auto"/>
        <w:bottom w:val="none" w:sz="0" w:space="0" w:color="auto"/>
        <w:right w:val="none" w:sz="0" w:space="0" w:color="auto"/>
      </w:divBdr>
    </w:div>
    <w:div w:id="2000693993">
      <w:bodyDiv w:val="1"/>
      <w:marLeft w:val="0"/>
      <w:marRight w:val="0"/>
      <w:marTop w:val="0"/>
      <w:marBottom w:val="0"/>
      <w:divBdr>
        <w:top w:val="none" w:sz="0" w:space="0" w:color="auto"/>
        <w:left w:val="none" w:sz="0" w:space="0" w:color="auto"/>
        <w:bottom w:val="none" w:sz="0" w:space="0" w:color="auto"/>
        <w:right w:val="none" w:sz="0" w:space="0" w:color="auto"/>
      </w:divBdr>
      <w:divsChild>
        <w:div w:id="682560749">
          <w:marLeft w:val="0"/>
          <w:marRight w:val="0"/>
          <w:marTop w:val="0"/>
          <w:marBottom w:val="0"/>
          <w:divBdr>
            <w:top w:val="none" w:sz="0" w:space="0" w:color="auto"/>
            <w:left w:val="none" w:sz="0" w:space="0" w:color="auto"/>
            <w:bottom w:val="none" w:sz="0" w:space="0" w:color="auto"/>
            <w:right w:val="none" w:sz="0" w:space="0" w:color="auto"/>
          </w:divBdr>
          <w:divsChild>
            <w:div w:id="1416323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8891444">
      <w:bodyDiv w:val="1"/>
      <w:marLeft w:val="0"/>
      <w:marRight w:val="0"/>
      <w:marTop w:val="0"/>
      <w:marBottom w:val="0"/>
      <w:divBdr>
        <w:top w:val="none" w:sz="0" w:space="0" w:color="auto"/>
        <w:left w:val="none" w:sz="0" w:space="0" w:color="auto"/>
        <w:bottom w:val="none" w:sz="0" w:space="0" w:color="auto"/>
        <w:right w:val="none" w:sz="0" w:space="0" w:color="auto"/>
      </w:divBdr>
      <w:divsChild>
        <w:div w:id="1905295098">
          <w:marLeft w:val="0"/>
          <w:marRight w:val="0"/>
          <w:marTop w:val="0"/>
          <w:marBottom w:val="0"/>
          <w:divBdr>
            <w:top w:val="none" w:sz="0" w:space="0" w:color="auto"/>
            <w:left w:val="none" w:sz="0" w:space="0" w:color="auto"/>
            <w:bottom w:val="none" w:sz="0" w:space="0" w:color="auto"/>
            <w:right w:val="none" w:sz="0" w:space="0" w:color="auto"/>
          </w:divBdr>
          <w:divsChild>
            <w:div w:id="2027293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09051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3A0BDE-7B26-3145-B9B3-EE6C01B04F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Pages>
  <Words>1993</Words>
  <Characters>11363</Characters>
  <Application>Microsoft Office Word</Application>
  <DocSecurity>0</DocSecurity>
  <Lines>94</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gers, Timothy</dc:creator>
  <cp:keywords/>
  <dc:description/>
  <cp:lastModifiedBy>Vigers, Timothy</cp:lastModifiedBy>
  <cp:revision>5</cp:revision>
  <dcterms:created xsi:type="dcterms:W3CDTF">2019-02-01T18:51:00Z</dcterms:created>
  <dcterms:modified xsi:type="dcterms:W3CDTF">2019-02-01T1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481e304-efa7-3d45-87c0-d94fcf60f84b</vt:lpwstr>
  </property>
  <property fmtid="{D5CDD505-2E9C-101B-9397-08002B2CF9AE}" pid="24" name="Mendeley Citation Style_1">
    <vt:lpwstr>http://www.zotero.org/styles/american-medical-association</vt:lpwstr>
  </property>
</Properties>
</file>